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44B1382"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e.g.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graphically-rendered 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the 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employs a single</w:t>
      </w:r>
      <w:r>
        <w:rPr>
          <w:rFonts w:ascii="Times New Roman" w:hAnsi="Times New Roman"/>
          <w:sz w:val="22"/>
          <w:szCs w:val="22"/>
        </w:rPr>
        <w:t xml:space="preserve"> center-surround receptive field </w:t>
      </w:r>
      <w:r w:rsidR="00764C04">
        <w:rPr>
          <w:rFonts w:ascii="Times New Roman" w:hAnsi="Times New Roman"/>
          <w:sz w:val="22"/>
          <w:szCs w:val="22"/>
        </w:rPr>
        <w:t xml:space="preserve">tailored to our stimulus set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1219075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vagaries of the observer’s particular viewpoint on the scene, on object-extrinsic properties of the scene (e.g.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59129F">
        <w:rPr>
          <w:rFonts w:ascii="Times New Roman" w:hAnsi="Times New Roman"/>
          <w:sz w:val="22"/>
          <w:szCs w:val="22"/>
        </w:rPr>
        <w:t>solves 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2D622C">
        <w:rPr>
          <w:rFonts w:ascii="Times New Roman" w:hAnsi="Times New Roman"/>
          <w:noProof/>
          <w:sz w:val="22"/>
          <w:szCs w:val="22"/>
        </w:rPr>
        <w:t>(Brascamp &amp; Shevell, 2021; Helmholtz, 1896; Knill &amp; Richards, 1996)</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4F62322A"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739E0228"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psychophysical methods, in which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lt;/secondary-title&gt;&lt;/titles&gt;&lt;periodical&gt;&lt;full-title&gt;Vision Res&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0"/>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ainard &amp; Radonjić, 2014; Hurlbert, 2019; Smithson, 2005)</w:t>
      </w:r>
      <w:r w:rsidR="00F06CF5">
        <w:rPr>
          <w:rFonts w:ascii="Times New Roman" w:hAnsi="Times New Roman"/>
          <w:sz w:val="22"/>
          <w:szCs w:val="22"/>
        </w:rPr>
        <w:fldChar w:fldCharType="end"/>
      </w:r>
      <w:commentRangeEnd w:id="0"/>
      <w:r w:rsidR="00E073DD">
        <w:rPr>
          <w:rStyle w:val="CommentReference"/>
          <w:rFonts w:ascii="Times New Roman" w:hAnsi="Times New Roman" w:cs="Times New Roman"/>
          <w:color w:val="auto"/>
          <w14:textOutline w14:w="0" w14:cap="rnd" w14:cmpd="sng" w14:algn="ctr">
            <w14:noFill/>
            <w14:prstDash w14:val="solid"/>
            <w14:bevel/>
          </w14:textOutline>
        </w:rPr>
        <w:commentReference w:id="0"/>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r w:rsidR="007C1003">
        <w:rPr>
          <w:rFonts w:ascii="Times New Roman" w:hAnsi="Times New Roman"/>
          <w:sz w:val="22"/>
          <w:szCs w:val="22"/>
        </w:rPr>
        <w:t xml:space="preserve">various 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see reviews cited earlier in this paragraph as well as Adelson, 2000; Brainard &amp; Maloney, 2011; Gilchrist, 2006; Kingdom,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4164488C"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w:t>
      </w:r>
      <w:r w:rsidR="005F7F24">
        <w:rPr>
          <w:rFonts w:ascii="Times New Roman" w:hAnsi="Times New Roman"/>
          <w:sz w:val="22"/>
          <w:szCs w:val="22"/>
        </w:rPr>
        <w:t xml:space="preserve">psychophysical </w:t>
      </w:r>
      <w:r>
        <w:rPr>
          <w:rFonts w:ascii="Times New Roman" w:hAnsi="Times New Roman"/>
          <w:sz w:val="22"/>
          <w:szCs w:val="22"/>
        </w:rPr>
        <w:t xml:space="preserve">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indley, 1960; Green, 1996; Parker &amp; Newsome, 1998; Teller, 1984)</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Hillis &amp; Brainard, 2005, 2007b; Nachmias &amp; Sansbury, 1974)</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F475BC">
        <w:rPr>
          <w:rFonts w:ascii="Times New Roman" w:hAnsi="Times New Roman"/>
          <w:sz w:val="22"/>
          <w:szCs w:val="22"/>
        </w:rPr>
        <w:instrText xml:space="preserve"> ADDIN EN.CITE &lt;EndNote&gt;&lt;Cite&gt;&lt;Author&gt;Hillis&lt;/Author&gt;&lt;Year&gt;2007&lt;/Year&gt;&lt;RecNum&gt;178&lt;/RecNum&gt;&lt;IDText&gt;17900902&lt;/IDText&gt;&lt;DisplayText&gt;(Hillis &amp;amp; Brainard, 2007a)&lt;/DisplayText&gt;&lt;record&gt;&lt;rec-number&gt;178&lt;/rec-number&gt;&lt;foreign-keys&gt;&lt;key app="EN" db-id="592dpt2f590x0mezte35f5fwef0rtp2xsfrz" timestamp="1598111302"&gt;178&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 Biol&lt;/secondary-title&gt;&lt;/titles&gt;&lt;periodical&gt;&lt;full-title&gt;Curr Biol&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r w:rsidR="00CD69F0">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 xml:space="preserve">scene </w:t>
      </w:r>
      <w:r w:rsidR="000D5781">
        <w:rPr>
          <w:rFonts w:ascii="Times New Roman" w:hAnsi="Times New Roman"/>
          <w:sz w:val="22"/>
          <w:szCs w:val="22"/>
        </w:rPr>
        <w:lastRenderedPageBreak/>
        <w:t>property</w:t>
      </w:r>
      <w:r w:rsidR="00813815">
        <w:rPr>
          <w:rFonts w:ascii="Times New Roman" w:hAnsi="Times New Roman"/>
          <w:sz w:val="22"/>
          <w:szCs w:val="22"/>
        </w:rPr>
        <w:t xml:space="preserve"> (e.g. the illumination), rather</w:t>
      </w:r>
      <w:r w:rsidR="00CF1DD8">
        <w:rPr>
          <w:rFonts w:ascii="Times New Roman" w:hAnsi="Times New Roman"/>
          <w:sz w:val="22"/>
          <w:szCs w:val="22"/>
        </w:rPr>
        <w:t xml:space="preserve"> than a change in the object property of interest (e.g. surface reflectance).</w:t>
      </w:r>
      <w:r w:rsidR="00813815">
        <w:rPr>
          <w:rFonts w:ascii="Times New Roman" w:hAnsi="Times New Roman"/>
          <w:sz w:val="22"/>
          <w:szCs w:val="22"/>
        </w:rPr>
        <w:t xml:space="preserve"> </w:t>
      </w:r>
      <w:r w:rsidR="000D5781">
        <w:rPr>
          <w:rFonts w:ascii="Times New Roman" w:hAnsi="Times New Roman"/>
          <w:sz w:val="22"/>
          <w:szCs w:val="22"/>
        </w:rPr>
        <w:t xml:space="preserve">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2D622C">
        <w:rPr>
          <w:rFonts w:ascii="Times New Roman" w:hAnsi="Times New Roman"/>
          <w:noProof/>
          <w:sz w:val="22"/>
          <w:szCs w:val="22"/>
        </w:rPr>
        <w:t>(e.g., the illumination; Alvaro, Linhares, Moreira, Lillo, &amp; Nascimento, 2017; Aston, Radonjić, Brainard, &amp; Hurlbert, 2019; Pearce, Crichton, Mackiewicz, Finlayson, &amp; Hurlbert, 2014; Radonjić et al., 2018; Radonjić et al., 2016)</w:t>
      </w:r>
      <w:r w:rsidR="0027653B">
        <w:rPr>
          <w:rFonts w:ascii="Times New Roman" w:hAnsi="Times New Roman"/>
          <w:sz w:val="22"/>
          <w:szCs w:val="22"/>
        </w:rPr>
        <w:fldChar w:fldCharType="end"/>
      </w:r>
      <w:r w:rsidR="000D5781">
        <w:rPr>
          <w:rFonts w:ascii="Times New Roman" w:hAnsi="Times New Roman"/>
          <w:sz w:val="22"/>
          <w:szCs w:val="22"/>
        </w:rPr>
        <w:t>.</w:t>
      </w:r>
      <w:commentRangeStart w:id="1"/>
      <w:r w:rsidR="00F0263D">
        <w:rPr>
          <w:rFonts w:ascii="Times New Roman" w:hAnsi="Times New Roman"/>
          <w:sz w:val="22"/>
          <w:szCs w:val="22"/>
        </w:rPr>
        <w:t xml:space="preserve"> The logic </w:t>
      </w:r>
      <w:del w:id="2" w:author="JohannesBurge" w:date="2021-04-26T10:18:00Z">
        <w:r w:rsidR="00F0263D" w:rsidDel="00901BC6">
          <w:rPr>
            <w:rFonts w:ascii="Times New Roman" w:hAnsi="Times New Roman"/>
            <w:sz w:val="22"/>
            <w:szCs w:val="22"/>
          </w:rPr>
          <w:delText xml:space="preserve">here </w:delText>
        </w:r>
      </w:del>
      <w:r w:rsidR="00F0263D">
        <w:rPr>
          <w:rFonts w:ascii="Times New Roman" w:hAnsi="Times New Roman"/>
          <w:sz w:val="22"/>
          <w:szCs w:val="22"/>
        </w:rPr>
        <w:t xml:space="preserve">is that the visual system is constant for its representation of object surface reflectance across illumination changes that cannot be discriminated. </w:t>
      </w:r>
      <w:commentRangeEnd w:id="1"/>
      <w:r w:rsidR="005807C4">
        <w:rPr>
          <w:rStyle w:val="CommentReference"/>
          <w:rFonts w:ascii="Times New Roman" w:hAnsi="Times New Roman" w:cs="Times New Roman"/>
          <w:color w:val="auto"/>
          <w14:textOutline w14:w="0" w14:cap="rnd" w14:cmpd="sng" w14:algn="ctr">
            <w14:noFill/>
            <w14:prstDash w14:val="solid"/>
            <w14:bevel/>
          </w14:textOutline>
        </w:rPr>
        <w:commentReference w:id="1"/>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3"/>
      <w:r w:rsidR="00CF7124">
        <w:rPr>
          <w:rFonts w:ascii="Times New Roman" w:hAnsi="Times New Roman"/>
          <w:sz w:val="22"/>
          <w:szCs w:val="22"/>
        </w:rPr>
        <w:fldChar w:fldCharType="begin"/>
      </w:r>
      <w:r w:rsidR="00CF7124">
        <w:rPr>
          <w:rFonts w:ascii="Times New Roman" w:hAnsi="Times New Roman"/>
          <w:sz w:val="22"/>
          <w:szCs w:val="22"/>
        </w:rPr>
        <w:instrText xml:space="preserve"> ADDIN EN.CITE &lt;EndNote&gt;&lt;Cite&gt;&lt;Author&gt;Weiss&lt;/Author&gt;&lt;Year&gt;2017&lt;/Year&gt;&lt;RecNum&gt;14219&lt;/RecNum&gt;&lt;IDText&gt;Weiss2017Determinantsofcolour&lt;/IDText&gt;&lt;Prefix&gt;but see &lt;/Prefix&gt;&lt;DisplayText&gt;(but see Weiss, Witzel, &amp;amp; Gegenfurtner, 2017)&lt;/DisplayText&gt;&lt;record&gt;&lt;rec-number&gt;14219&lt;/rec-number&gt;&lt;foreign-keys&gt;&lt;key app="EN" db-id="95t9p9exsa0dxpeavr6xx2a3s0pvx9pa9wff" timestamp="1515009368"&gt;14219&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3"/>
      <w:r w:rsidR="00CF7124">
        <w:rPr>
          <w:rStyle w:val="CommentReference"/>
          <w:rFonts w:ascii="Times New Roman" w:hAnsi="Times New Roman" w:cs="Times New Roman"/>
          <w:color w:val="auto"/>
          <w14:textOutline w14:w="0" w14:cap="rnd" w14:cmpd="sng" w14:algn="ctr">
            <w14:noFill/>
            <w14:prstDash w14:val="solid"/>
            <w14:bevel/>
          </w14:textOutline>
        </w:rPr>
        <w:commentReference w:id="3"/>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310DEE4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301CA7">
        <w:rPr>
          <w:rFonts w:ascii="Times New Roman" w:hAnsi="Times New Roman"/>
          <w:sz w:val="22"/>
          <w:szCs w:val="22"/>
        </w:rPr>
        <w:t>the 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graphically-rendered scene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the </w:t>
      </w:r>
      <w:r w:rsidR="00412A92">
        <w:rPr>
          <w:rFonts w:ascii="Times New Roman" w:hAnsi="Times New Roman"/>
          <w:sz w:val="22"/>
          <w:szCs w:val="22"/>
        </w:rPr>
        <w:t xml:space="preserve">human </w:t>
      </w:r>
      <w:r w:rsidR="00D949EF">
        <w:rPr>
          <w:rFonts w:ascii="Times New Roman" w:hAnsi="Times New Roman"/>
          <w:sz w:val="22"/>
          <w:szCs w:val="22"/>
        </w:rPr>
        <w:t>ability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Lotto&lt;/Author&gt;&lt;Year&gt;1999&lt;/Year&gt;&lt;RecNum&gt;2507&lt;/RecNum&gt;&lt;DisplayText&gt;(Brown &amp;amp; MacLeod, 1997; Lotto &amp;amp; Purves, 1999)&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Brown &amp; MacLeod, 1997; Lotto &amp; Purves, 1999)</w:t>
      </w:r>
      <w:r w:rsidR="00F06CF5">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355EC7" w:rsidDel="00355EC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i.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77E4B96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constant and then increase, with log squared threshold increasing linearly with log color variance. The minimum discrimination threshold and the color 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4"/>
      <w:del w:id="5"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4"/>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4"/>
        </w:r>
      </w:del>
    </w:p>
    <w:p w14:paraId="23E9133C" w14:textId="77777777" w:rsidR="00F9135E" w:rsidRDefault="00F9135E">
      <w:pPr>
        <w:pStyle w:val="Default"/>
        <w:spacing w:before="0"/>
        <w:rPr>
          <w:rFonts w:ascii="Times New Roman" w:hAnsi="Times New Roman"/>
          <w:b/>
          <w:bCs/>
          <w:sz w:val="22"/>
          <w:szCs w:val="22"/>
        </w:rPr>
      </w:pPr>
    </w:p>
    <w:p w14:paraId="689F0110" w14:textId="48EBCE10"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27C01557"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23135505"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F06CF5">
        <w:rPr>
          <w:rFonts w:ascii="Times New Roman" w:hAnsi="Times New Roman"/>
          <w:color w:val="000000" w:themeColor="text1"/>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47B2F336"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1D742696"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lastRenderedPageBreak/>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12BD1558"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61CFA8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ins w:id="6" w:author="Vijay Singh" w:date="2021-05-02T21:18:00Z">
        <w:r w:rsidR="00C32525">
          <w:rPr>
            <w:rStyle w:val="None"/>
            <w:rFonts w:ascii="Times New Roman" w:hAnsi="Times New Roman"/>
            <w:sz w:val="22"/>
            <w:szCs w:val="22"/>
          </w:rPr>
          <w:t>.</w:t>
        </w:r>
      </w:ins>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5C12C7F6"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5128DE9E"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The estimates of external noise are higher for the LINRF model than for the SDT model</w:t>
      </w:r>
      <w:r w:rsidRPr="00C07E8A">
        <w:rPr>
          <w:rFonts w:ascii="Times New Roman" w:hAnsi="Times New Roman"/>
          <w:sz w:val="22"/>
          <w:szCs w:val="22"/>
        </w:rPr>
        <w:t>. 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w:t>
      </w:r>
      <w:r w:rsidR="00833769">
        <w:rPr>
          <w:rFonts w:ascii="Times New Roman" w:hAnsi="Times New Roman"/>
          <w:sz w:val="22"/>
          <w:szCs w:val="22"/>
        </w:rPr>
        <w:lastRenderedPageBreak/>
        <w:t>scalar, while this rise is captured accurately by the LINRF model, presumably because the latter takes into account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to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commentRangeStart w:id="7"/>
      <w:r>
        <w:rPr>
          <w:rFonts w:ascii="Times New Roman" w:hAnsi="Times New Roman"/>
          <w:b/>
          <w:bCs/>
          <w:sz w:val="22"/>
          <w:szCs w:val="22"/>
        </w:rPr>
        <w:t>DISCUSSION</w:t>
      </w:r>
      <w:commentRangeEnd w:id="7"/>
      <w:r w:rsidR="000273B1">
        <w:rPr>
          <w:rStyle w:val="CommentReference"/>
          <w:rFonts w:ascii="Times New Roman" w:hAnsi="Times New Roman" w:cs="Times New Roman"/>
          <w:color w:val="auto"/>
          <w14:textOutline w14:w="0" w14:cap="rnd" w14:cmpd="sng" w14:algn="ctr">
            <w14:noFill/>
            <w14:prstDash w14:val="solid"/>
            <w14:bevel/>
          </w14:textOutline>
        </w:rPr>
        <w:commentReference w:id="7"/>
      </w:r>
    </w:p>
    <w:p w14:paraId="596C9304" w14:textId="0A700A8B"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A102B8">
        <w:rPr>
          <w:sz w:val="22"/>
          <w:szCs w:val="22"/>
        </w:rPr>
        <w:t>graphically rendered</w:t>
      </w:r>
      <w:r w:rsidR="00F81BDF">
        <w:rPr>
          <w:sz w:val="22"/>
          <w:szCs w:val="22"/>
        </w:rPr>
        <w:t xml:space="preserve"> naturalistic</w:t>
      </w:r>
      <w:r w:rsidR="00F81BDF" w:rsidRPr="000E3DCD">
        <w:rPr>
          <w:sz w:val="22"/>
          <w:szCs w:val="22"/>
        </w:rPr>
        <w:t xml:space="preserve"> </w:t>
      </w:r>
      <w:r w:rsidR="007A60B8" w:rsidRPr="000E3DCD">
        <w:rPr>
          <w:sz w:val="22"/>
          <w:szCs w:val="22"/>
        </w:rPr>
        <w:t>scene</w:t>
      </w:r>
      <w:r w:rsidR="003F4354">
        <w:rPr>
          <w:sz w:val="22"/>
          <w:szCs w:val="22"/>
        </w:rPr>
        <w:t>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primarily on the internal noise of the observer.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similar to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 </w:instrText>
      </w:r>
      <w:r w:rsidR="002D622C">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Legge et al.,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3C55CC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 and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 xml:space="preserve">objects in the rendered scen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commentRangeStart w:id="8"/>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Henning, Hertz, &amp; Hinton, 1981; Losada &amp; Mullen, 1995; Nachmias, 1999; Rovamo, Franssila, &amp; Nasanen, 1992; Rovamo, Raninen, &amp; Donner, 1999)</w:t>
      </w:r>
      <w:r w:rsidR="00F06CF5">
        <w:rPr>
          <w:sz w:val="22"/>
          <w:szCs w:val="22"/>
        </w:rPr>
        <w:fldChar w:fldCharType="end"/>
      </w:r>
      <w:r w:rsidR="00362FC2">
        <w:rPr>
          <w:sz w:val="22"/>
          <w:szCs w:val="22"/>
        </w:rPr>
        <w:t>.</w:t>
      </w:r>
      <w:commentRangeEnd w:id="8"/>
      <w:r w:rsidR="008C668E">
        <w:rPr>
          <w:rStyle w:val="CommentReference"/>
        </w:rPr>
        <w:commentReference w:id="8"/>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targets </w:t>
      </w:r>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Gegenfurtner &amp; Kiper, 1992; Giulianini &amp; Eskew, 1998; Monaci, Menegaz, Süsstrunk, &amp; Knoblauch, 2004; Sankeralli &amp; Mullen, 1997)</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w:t>
      </w:r>
      <w:r w:rsidR="006005A9">
        <w:rPr>
          <w:rFonts w:ascii="Times New Roman" w:hAnsi="Times New Roman"/>
          <w:sz w:val="22"/>
          <w:szCs w:val="22"/>
        </w:rPr>
        <w:lastRenderedPageBreak/>
        <w:t xml:space="preserve">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3694CCFE"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r w:rsidR="00A102BA">
        <w:rPr>
          <w:rFonts w:ascii="Times New Roman" w:hAnsi="Times New Roman"/>
          <w:sz w:val="22"/>
          <w:szCs w:val="22"/>
        </w:rPr>
        <w:t xml:space="preserve">property </w:t>
      </w:r>
      <w:r w:rsidR="005A5A25">
        <w:rPr>
          <w:rFonts w:ascii="Times New Roman" w:hAnsi="Times New Roman"/>
          <w:sz w:val="22"/>
          <w:szCs w:val="22"/>
        </w:rPr>
        <w:t xml:space="preserve">that there is a well-defined correct answer on each trial, so that </w:t>
      </w:r>
      <w:r w:rsidR="001551AA">
        <w:rPr>
          <w:rFonts w:ascii="Times New Roman" w:hAnsi="Times New Roman"/>
          <w:sz w:val="22"/>
          <w:szCs w:val="22"/>
        </w:rPr>
        <w:t xml:space="preserve">performance-contingent rewards can be provided to </w:t>
      </w:r>
      <w:r w:rsidR="005A5A25">
        <w:rPr>
          <w:rFonts w:ascii="Times New Roman" w:hAnsi="Times New Roman"/>
          <w:sz w:val="22"/>
          <w:szCs w:val="22"/>
        </w:rPr>
        <w:t>animal subjects</w:t>
      </w:r>
      <w:r w:rsidR="00A241E1">
        <w:rPr>
          <w:rFonts w:ascii="Times New Roman" w:hAnsi="Times New Roman"/>
          <w:sz w:val="22"/>
          <w:szCs w:val="22"/>
        </w:rPr>
        <w:t xml:space="preserve">. </w:t>
      </w:r>
      <w:r w:rsidR="00390530">
        <w:rPr>
          <w:rFonts w:ascii="Times New Roman" w:hAnsi="Times New Roman"/>
          <w:sz w:val="22"/>
          <w:szCs w:val="22"/>
        </w:rPr>
        <w:t>T</w:t>
      </w:r>
      <w:r w:rsidR="00A241E1">
        <w:rPr>
          <w:rFonts w:ascii="Times New Roman" w:hAnsi="Times New Roman"/>
          <w:sz w:val="22"/>
          <w:szCs w:val="22"/>
        </w:rPr>
        <w:t xml:space="preserve">here are </w:t>
      </w:r>
      <w:r w:rsidR="004A5CD9">
        <w:rPr>
          <w:rFonts w:ascii="Times New Roman" w:hAnsi="Times New Roman"/>
          <w:sz w:val="22"/>
          <w:szCs w:val="22"/>
        </w:rPr>
        <w:t>analytical</w:t>
      </w:r>
      <w:r w:rsidR="001E7F77">
        <w:rPr>
          <w:rFonts w:ascii="Times New Roman" w:hAnsi="Times New Roman"/>
          <w:sz w:val="22"/>
          <w:szCs w:val="22"/>
        </w:rPr>
        <w:t xml:space="preserve"> methods</w:t>
      </w:r>
      <w:r w:rsidR="007E335B">
        <w:rPr>
          <w:rFonts w:ascii="Times New Roman" w:hAnsi="Times New Roman"/>
          <w:sz w:val="22"/>
          <w:szCs w:val="22"/>
        </w:rPr>
        <w:t xml:space="preserve"> </w:t>
      </w:r>
      <w:r w:rsidR="00A241E1">
        <w:rPr>
          <w:rFonts w:ascii="Times New Roman" w:hAnsi="Times New Roman"/>
          <w:sz w:val="22"/>
          <w:szCs w:val="22"/>
        </w:rPr>
        <w:t xml:space="preserve">for </w:t>
      </w:r>
      <w:r w:rsidR="00B66183">
        <w:rPr>
          <w:rFonts w:ascii="Times New Roman" w:hAnsi="Times New Roman"/>
          <w:sz w:val="22"/>
          <w:szCs w:val="22"/>
        </w:rPr>
        <w:t xml:space="preserve">linking </w:t>
      </w:r>
      <w:r w:rsidR="00A241E1">
        <w:rPr>
          <w:rFonts w:ascii="Times New Roman" w:hAnsi="Times New Roman"/>
          <w:sz w:val="22"/>
          <w:szCs w:val="22"/>
        </w:rPr>
        <w:t xml:space="preserve">psychophysical discrimination performance </w:t>
      </w:r>
      <w:r w:rsidR="000D192F">
        <w:rPr>
          <w:rFonts w:ascii="Times New Roman" w:hAnsi="Times New Roman"/>
          <w:sz w:val="22"/>
          <w:szCs w:val="22"/>
        </w:rPr>
        <w:t xml:space="preserve">to </w:t>
      </w:r>
      <w:r w:rsidR="00A241E1">
        <w:rPr>
          <w:rFonts w:ascii="Times New Roman" w:hAnsi="Times New Roman"/>
          <w:sz w:val="22"/>
          <w:szCs w:val="22"/>
        </w:rPr>
        <w:t>the response</w:t>
      </w:r>
      <w:r w:rsidR="00F3374F">
        <w:rPr>
          <w:rFonts w:ascii="Times New Roman" w:hAnsi="Times New Roman"/>
          <w:sz w:val="22"/>
          <w:szCs w:val="22"/>
        </w:rPr>
        <w:t xml:space="preserve"> propertie</w:t>
      </w:r>
      <w:r w:rsidR="00A241E1">
        <w:rPr>
          <w:rFonts w:ascii="Times New Roman" w:hAnsi="Times New Roman"/>
          <w:sz w:val="22"/>
          <w:szCs w:val="22"/>
        </w:rPr>
        <w:t>s of neural populations</w:t>
      </w:r>
      <w:r w:rsidR="00390530">
        <w:rPr>
          <w:rFonts w:ascii="Times New Roman" w:hAnsi="Times New Roman"/>
          <w:sz w:val="22"/>
          <w:szCs w:val="22"/>
        </w:rPr>
        <w:t xml:space="preserve"> that can be applied to studies like those performed here</w:t>
      </w:r>
      <w:r w:rsidR="00A241E1">
        <w:rPr>
          <w:rFonts w:ascii="Times New Roman" w:hAnsi="Times New Roman"/>
          <w:sz w:val="22"/>
          <w:szCs w:val="22"/>
        </w:rPr>
        <w:t xml:space="preserve"> </w:t>
      </w:r>
      <w:commentRangeStart w:id="9"/>
      <w:r w:rsidR="00994F21">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2D622C">
        <w:rPr>
          <w:rFonts w:ascii="Times New Roman" w:hAnsi="Times New Roman"/>
          <w:noProof/>
          <w:sz w:val="22"/>
          <w:szCs w:val="22"/>
        </w:rPr>
        <w:t>(Cohen &amp; Maunsell, 2011; Ruff &amp; Cohen, 2019; Salzman &amp; Newsome, 1994; Shadlen, Britten, Newsome, &amp; Movshon, 1996)</w:t>
      </w:r>
      <w:r w:rsidR="00994F21">
        <w:rPr>
          <w:rFonts w:ascii="Times New Roman" w:hAnsi="Times New Roman"/>
          <w:sz w:val="22"/>
          <w:szCs w:val="22"/>
        </w:rPr>
        <w:fldChar w:fldCharType="end"/>
      </w:r>
      <w:commentRangeEnd w:id="9"/>
      <w:r w:rsidR="00F614A9">
        <w:rPr>
          <w:rStyle w:val="CommentReference"/>
          <w:rFonts w:ascii="Times New Roman" w:hAnsi="Times New Roman" w:cs="Times New Roman"/>
          <w:color w:val="auto"/>
          <w14:textOutline w14:w="0" w14:cap="rnd" w14:cmpd="sng" w14:algn="ctr">
            <w14:noFill/>
            <w14:prstDash w14:val="solid"/>
            <w14:bevel/>
          </w14:textOutline>
        </w:rPr>
        <w:commentReference w:id="9"/>
      </w:r>
      <w:commentRangeStart w:id="10"/>
      <w:commentRangeEnd w:id="10"/>
      <w:r w:rsidR="003E05D2">
        <w:rPr>
          <w:rStyle w:val="CommentReference"/>
          <w:rFonts w:ascii="Times New Roman" w:hAnsi="Times New Roman" w:cs="Times New Roman"/>
          <w:color w:val="auto"/>
          <w14:textOutline w14:w="0" w14:cap="rnd" w14:cmpd="sng" w14:algn="ctr">
            <w14:noFill/>
            <w14:prstDash w14:val="solid"/>
            <w14:bevel/>
          </w14:textOutline>
        </w:rPr>
        <w:commentReference w:id="10"/>
      </w:r>
      <w:r w:rsidR="00DB1A37">
        <w:rPr>
          <w:rFonts w:ascii="Times New Roman" w:hAnsi="Times New Roman"/>
          <w:sz w:val="22"/>
          <w:szCs w:val="22"/>
        </w:rPr>
        <w:t>.</w:t>
      </w:r>
      <w:ins w:id="11" w:author="JohannesBurge" w:date="2021-04-26T11:18:00Z">
        <w:r w:rsidR="00857492">
          <w:rPr>
            <w:rFonts w:ascii="Times New Roman" w:hAnsi="Times New Roman"/>
            <w:sz w:val="22"/>
            <w:szCs w:val="22"/>
          </w:rPr>
          <w:t xml:space="preserve"> </w:t>
        </w:r>
      </w:ins>
      <w:r w:rsidR="006646F8">
        <w:rPr>
          <w:rFonts w:ascii="Times New Roman" w:hAnsi="Times New Roman"/>
          <w:sz w:val="22"/>
          <w:szCs w:val="22"/>
        </w:rPr>
        <w:t>Complementing these measurements with n</w:t>
      </w:r>
      <w:r w:rsidR="005702D7">
        <w:rPr>
          <w:rFonts w:ascii="Times New Roman" w:hAnsi="Times New Roman"/>
          <w:sz w:val="22"/>
          <w:szCs w:val="22"/>
        </w:rPr>
        <w:t xml:space="preserve">ormative </w:t>
      </w:r>
      <w:r w:rsidR="00A70E9A">
        <w:rPr>
          <w:rFonts w:ascii="Times New Roman" w:hAnsi="Times New Roman"/>
          <w:sz w:val="22"/>
          <w:szCs w:val="22"/>
        </w:rPr>
        <w:t>analyses</w:t>
      </w:r>
      <w:r w:rsidR="008D4BC3">
        <w:rPr>
          <w:rFonts w:ascii="Times New Roman" w:hAnsi="Times New Roman"/>
          <w:sz w:val="22"/>
          <w:szCs w:val="22"/>
        </w:rPr>
        <w:t xml:space="preserve"> </w:t>
      </w:r>
      <w:r w:rsidR="006A22C9">
        <w:rPr>
          <w:rFonts w:ascii="Times New Roman" w:hAnsi="Times New Roman"/>
          <w:sz w:val="22"/>
          <w:szCs w:val="22"/>
        </w:rPr>
        <w:t xml:space="preserve">that </w:t>
      </w:r>
      <w:r w:rsidR="00B81293">
        <w:rPr>
          <w:rFonts w:ascii="Times New Roman" w:hAnsi="Times New Roman"/>
          <w:sz w:val="22"/>
          <w:szCs w:val="22"/>
        </w:rPr>
        <w:t>leverag</w:t>
      </w:r>
      <w:r w:rsidR="006A22C9">
        <w:rPr>
          <w:rFonts w:ascii="Times New Roman" w:hAnsi="Times New Roman"/>
          <w:sz w:val="22"/>
          <w:szCs w:val="22"/>
        </w:rPr>
        <w:t xml:space="preserve">e </w:t>
      </w:r>
      <w:r w:rsidR="00E6079C">
        <w:rPr>
          <w:rFonts w:ascii="Times New Roman" w:hAnsi="Times New Roman"/>
          <w:sz w:val="22"/>
          <w:szCs w:val="22"/>
        </w:rPr>
        <w:t xml:space="preserve">receptive fields that encode the </w:t>
      </w:r>
      <w:r w:rsidR="00482926">
        <w:rPr>
          <w:rFonts w:ascii="Times New Roman" w:hAnsi="Times New Roman"/>
          <w:sz w:val="22"/>
          <w:szCs w:val="22"/>
        </w:rPr>
        <w:t>optimal stimulus features for specific tasks</w:t>
      </w:r>
      <w:r w:rsidR="00E6079C">
        <w:rPr>
          <w:rFonts w:ascii="Times New Roman" w:hAnsi="Times New Roman"/>
          <w:sz w:val="22"/>
          <w:szCs w:val="22"/>
        </w:rPr>
        <w:t xml:space="preserve"> and </w:t>
      </w:r>
      <w:r w:rsidR="001551AA">
        <w:rPr>
          <w:rFonts w:ascii="Times New Roman" w:hAnsi="Times New Roman"/>
          <w:sz w:val="22"/>
          <w:szCs w:val="22"/>
        </w:rPr>
        <w:t>that</w:t>
      </w:r>
      <w:r w:rsidR="00E6079C">
        <w:rPr>
          <w:rFonts w:ascii="Times New Roman" w:hAnsi="Times New Roman"/>
          <w:sz w:val="22"/>
          <w:szCs w:val="22"/>
        </w:rPr>
        <w:t xml:space="preserve"> optimally decode the</w:t>
      </w:r>
      <w:r w:rsidR="001551AA">
        <w:rPr>
          <w:rFonts w:ascii="Times New Roman" w:hAnsi="Times New Roman"/>
          <w:sz w:val="22"/>
          <w:szCs w:val="22"/>
        </w:rPr>
        <w:t xml:space="preserve"> responses of the</w:t>
      </w:r>
      <w:r w:rsidR="00A70E9A">
        <w:rPr>
          <w:rFonts w:ascii="Times New Roman" w:hAnsi="Times New Roman"/>
          <w:sz w:val="22"/>
          <w:szCs w:val="22"/>
        </w:rPr>
        <w:t>se</w:t>
      </w:r>
      <w:r w:rsidR="001551AA">
        <w:rPr>
          <w:rFonts w:ascii="Times New Roman" w:hAnsi="Times New Roman"/>
          <w:sz w:val="22"/>
          <w:szCs w:val="22"/>
        </w:rPr>
        <w:t xml:space="preserve"> receptive fields</w:t>
      </w:r>
      <w:r w:rsidR="00857492">
        <w:rPr>
          <w:rFonts w:ascii="Times New Roman" w:hAnsi="Times New Roman"/>
          <w:sz w:val="22"/>
          <w:szCs w:val="22"/>
        </w:rPr>
        <w:t xml:space="preserve"> </w:t>
      </w:r>
      <w:r w:rsidR="00A70E9A">
        <w:rPr>
          <w:rFonts w:ascii="Times New Roman" w:hAnsi="Times New Roman"/>
          <w:sz w:val="22"/>
          <w:szCs w:val="22"/>
        </w:rPr>
        <w:t xml:space="preserve">into estimates (or forced-choice responses) </w:t>
      </w:r>
      <w:r w:rsidR="005702D7">
        <w:rPr>
          <w:rFonts w:ascii="Times New Roman" w:hAnsi="Times New Roman"/>
          <w:sz w:val="22"/>
          <w:szCs w:val="22"/>
        </w:rPr>
        <w:t xml:space="preserve">will help </w:t>
      </w:r>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r w:rsidR="00DF4034">
        <w:rPr>
          <w:rFonts w:ascii="Times New Roman" w:hAnsi="Times New Roman"/>
          <w:sz w:val="22"/>
          <w:szCs w:val="22"/>
        </w:rPr>
        <w:t xml:space="preserve">between sensory-perceptual processing, neural computation, and psychophysical performance </w:t>
      </w:r>
      <w:r w:rsidR="0026182F">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5NjA8L1JlY051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</w:fldData>
        </w:fldChar>
      </w:r>
      <w:r w:rsidR="0026182F">
        <w:rPr>
          <w:rFonts w:ascii="Times New Roman" w:hAnsi="Times New Roman"/>
          <w:sz w:val="22"/>
          <w:szCs w:val="22"/>
        </w:rPr>
        <w:instrText xml:space="preserve"> ADDIN EN.CITE </w:instrText>
      </w:r>
      <w:r w:rsidR="0026182F">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5NjA8L1JlY051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</w:fldData>
        </w:fldChar>
      </w:r>
      <w:r w:rsidR="0026182F">
        <w:rPr>
          <w:rFonts w:ascii="Times New Roman" w:hAnsi="Times New Roman"/>
          <w:sz w:val="22"/>
          <w:szCs w:val="22"/>
        </w:rPr>
        <w:instrText xml:space="preserve"> ADDIN EN.CITE.DATA </w:instrText>
      </w:r>
      <w:r w:rsidR="0026182F">
        <w:rPr>
          <w:rFonts w:ascii="Times New Roman" w:hAnsi="Times New Roman"/>
          <w:sz w:val="22"/>
          <w:szCs w:val="22"/>
        </w:rPr>
      </w:r>
      <w:r w:rsidR="0026182F">
        <w:rPr>
          <w:rFonts w:ascii="Times New Roman" w:hAnsi="Times New Roman"/>
          <w:sz w:val="22"/>
          <w:szCs w:val="22"/>
        </w:rPr>
        <w:fldChar w:fldCharType="end"/>
      </w:r>
      <w:r w:rsidR="0026182F">
        <w:rPr>
          <w:rFonts w:ascii="Times New Roman" w:hAnsi="Times New Roman"/>
          <w:sz w:val="22"/>
          <w:szCs w:val="22"/>
        </w:rPr>
      </w:r>
      <w:r w:rsidR="0026182F">
        <w:rPr>
          <w:rFonts w:ascii="Times New Roman" w:hAnsi="Times New Roman"/>
          <w:sz w:val="22"/>
          <w:szCs w:val="22"/>
        </w:rPr>
        <w:fldChar w:fldCharType="separate"/>
      </w:r>
      <w:r w:rsidR="0026182F">
        <w:rPr>
          <w:rFonts w:ascii="Times New Roman" w:hAnsi="Times New Roman"/>
          <w:noProof/>
          <w:sz w:val="22"/>
          <w:szCs w:val="22"/>
        </w:rPr>
        <w:t>(Burge, 2020; Burge &amp; Jaini, 2017; Geisler, Najemnik, &amp; Ing, 2009; Jaini &amp; Burge, 2017)</w:t>
      </w:r>
      <w:r w:rsidR="0026182F">
        <w:rPr>
          <w:rFonts w:ascii="Times New Roman" w:hAnsi="Times New Roman"/>
          <w:sz w:val="22"/>
          <w:szCs w:val="22"/>
        </w:rPr>
        <w:fldChar w:fldCharType="end"/>
      </w:r>
      <w:r w:rsidR="00857492">
        <w:rPr>
          <w:rFonts w:ascii="Times New Roman" w:hAnsi="Times New Roman"/>
          <w:sz w:val="22"/>
          <w:szCs w:val="22"/>
        </w:rPr>
        <w:t>.</w:t>
      </w:r>
      <w:r w:rsidR="00D22CB1">
        <w:rPr>
          <w:rFonts w:ascii="Times New Roman" w:hAnsi="Times New Roman"/>
          <w:sz w:val="22"/>
          <w:szCs w:val="22"/>
        </w:rPr>
        <w:t xml:space="preserve"> </w:t>
      </w:r>
      <w:r w:rsidR="001939F2">
        <w:rPr>
          <w:rFonts w:ascii="Times New Roman" w:hAnsi="Times New Roman"/>
          <w:sz w:val="22"/>
          <w:szCs w:val="22"/>
        </w:rPr>
        <w:t>There have already been some successes of this approach in the domains of blur, binocular disparity, and speed estimation</w:t>
      </w:r>
      <w:r w:rsidR="000F5152">
        <w:rPr>
          <w:rFonts w:ascii="Times New Roman" w:hAnsi="Times New Roman"/>
          <w:sz w:val="22"/>
          <w:szCs w:val="22"/>
        </w:rPr>
        <w:t xml:space="preserve"> in naturalistic images</w:t>
      </w:r>
      <w:r w:rsidR="001939F2">
        <w:rPr>
          <w:rFonts w:ascii="Times New Roman" w:hAnsi="Times New Roman"/>
          <w:sz w:val="22"/>
          <w:szCs w:val="22"/>
        </w:rPr>
        <w:t xml:space="preserve"> </w:t>
      </w:r>
      <w:r w:rsidR="0058137D">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zODwvUmVjTnVtPjxyZWNvcmQ+PHJlYy1udW1iZXI+MzkzODwv
cmVjLW51bWJlcj48Zm9yZWlnbi1rZXlzPjxrZXkgYXBwPSJFTiIgZGItaWQ9IjU5MmRwdDJmNTkw
eDBtZXp0ZTM1ZjVmd2VmMHJ0cDJ4c2ZyeiIgdGltZXN0YW1wPSIxNjEyNTY5NDczIj4zOTM4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58137D">
        <w:rPr>
          <w:rFonts w:ascii="Times New Roman" w:hAnsi="Times New Roman"/>
          <w:sz w:val="22"/>
          <w:szCs w:val="22"/>
        </w:rPr>
        <w:instrText xml:space="preserve"> ADDIN EN.CITE </w:instrText>
      </w:r>
      <w:r w:rsidR="0058137D">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zODwvUmVjTnVtPjxyZWNvcmQ+PHJlYy1udW1iZXI+MzkzODwv
cmVjLW51bWJlcj48Zm9yZWlnbi1rZXlzPjxrZXkgYXBwPSJFTiIgZGItaWQ9IjU5MmRwdDJmNTkw
eDBtZXp0ZTM1ZjVmd2VmMHJ0cDJ4c2ZyeiIgdGltZXN0YW1wPSIxNjEyNTY5NDczIj4zOTM4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58137D">
        <w:rPr>
          <w:rFonts w:ascii="Times New Roman" w:hAnsi="Times New Roman"/>
          <w:sz w:val="22"/>
          <w:szCs w:val="22"/>
        </w:rPr>
        <w:instrText xml:space="preserve"> ADDIN EN.CITE.DATA </w:instrText>
      </w:r>
      <w:r w:rsidR="0058137D">
        <w:rPr>
          <w:rFonts w:ascii="Times New Roman" w:hAnsi="Times New Roman"/>
          <w:sz w:val="22"/>
          <w:szCs w:val="22"/>
        </w:rPr>
      </w:r>
      <w:r w:rsidR="0058137D">
        <w:rPr>
          <w:rFonts w:ascii="Times New Roman" w:hAnsi="Times New Roman"/>
          <w:sz w:val="22"/>
          <w:szCs w:val="22"/>
        </w:rPr>
        <w:fldChar w:fldCharType="end"/>
      </w:r>
      <w:r w:rsidR="0058137D">
        <w:rPr>
          <w:rFonts w:ascii="Times New Roman" w:hAnsi="Times New Roman"/>
          <w:sz w:val="22"/>
          <w:szCs w:val="22"/>
        </w:rPr>
      </w:r>
      <w:r w:rsidR="0058137D">
        <w:rPr>
          <w:rFonts w:ascii="Times New Roman" w:hAnsi="Times New Roman"/>
          <w:sz w:val="22"/>
          <w:szCs w:val="22"/>
        </w:rPr>
        <w:fldChar w:fldCharType="separate"/>
      </w:r>
      <w:r w:rsidR="0058137D">
        <w:rPr>
          <w:rFonts w:ascii="Times New Roman" w:hAnsi="Times New Roman"/>
          <w:noProof/>
          <w:sz w:val="22"/>
          <w:szCs w:val="22"/>
        </w:rPr>
        <w:t>(Burge &amp; Geisler, 2011, 2014, 2015; Chin &amp; Burge, 2020)</w:t>
      </w:r>
      <w:r w:rsidR="0058137D">
        <w:rPr>
          <w:rFonts w:ascii="Times New Roman" w:hAnsi="Times New Roman"/>
          <w:sz w:val="22"/>
          <w:szCs w:val="22"/>
        </w:rPr>
        <w:fldChar w:fldCharType="end"/>
      </w:r>
      <w:r w:rsidR="001939F2">
        <w:rPr>
          <w:rFonts w:ascii="Times New Roman" w:hAnsi="Times New Roman"/>
          <w:sz w:val="22"/>
          <w:szCs w:val="22"/>
        </w:rPr>
        <w:t xml:space="preserve">. </w:t>
      </w:r>
      <w:r w:rsidR="00B057B2">
        <w:rPr>
          <w:rFonts w:ascii="Times New Roman" w:hAnsi="Times New Roman"/>
          <w:sz w:val="22"/>
          <w:szCs w:val="22"/>
        </w:rPr>
        <w:t>W</w:t>
      </w:r>
      <w:r w:rsidR="00A241E1">
        <w:rPr>
          <w:rFonts w:ascii="Times New Roman" w:hAnsi="Times New Roman"/>
          <w:sz w:val="22"/>
          <w:szCs w:val="22"/>
        </w:rPr>
        <w:t xml:space="preserve">e are excited about the potential of our paradigm to be adopted to provide rigorous </w:t>
      </w:r>
      <w:r w:rsidR="00864576">
        <w:rPr>
          <w:rFonts w:ascii="Times New Roman" w:hAnsi="Times New Roman"/>
          <w:sz w:val="22"/>
          <w:szCs w:val="22"/>
        </w:rPr>
        <w:t xml:space="preserve">quantitative insights </w:t>
      </w:r>
      <w:r w:rsidR="000D0DC3">
        <w:rPr>
          <w:rFonts w:ascii="Times New Roman" w:hAnsi="Times New Roman"/>
          <w:sz w:val="22"/>
          <w:szCs w:val="22"/>
        </w:rPr>
        <w:t xml:space="preserve">about the sensory-perceptual processing and </w:t>
      </w:r>
      <w:r w:rsidR="00864576">
        <w:rPr>
          <w:rFonts w:ascii="Times New Roman" w:hAnsi="Times New Roman"/>
          <w:sz w:val="22"/>
          <w:szCs w:val="22"/>
        </w:rPr>
        <w:t xml:space="preserve">the neural </w:t>
      </w:r>
      <w:r w:rsidR="000D0DC3">
        <w:rPr>
          <w:rFonts w:ascii="Times New Roman" w:hAnsi="Times New Roman"/>
          <w:sz w:val="22"/>
          <w:szCs w:val="22"/>
        </w:rPr>
        <w:t xml:space="preserve">computations </w:t>
      </w:r>
      <w:r w:rsidR="00864576">
        <w:rPr>
          <w:rFonts w:ascii="Times New Roman" w:hAnsi="Times New Roman"/>
          <w:sz w:val="22"/>
          <w:szCs w:val="22"/>
        </w:rPr>
        <w:t xml:space="preserve">underlying </w:t>
      </w:r>
      <w:r w:rsidR="00032A5C">
        <w:rPr>
          <w:rFonts w:ascii="Times New Roman" w:hAnsi="Times New Roman"/>
          <w:sz w:val="22"/>
          <w:szCs w:val="22"/>
        </w:rPr>
        <w:t xml:space="preserve">color </w:t>
      </w:r>
      <w:r w:rsidR="00864576">
        <w:rPr>
          <w:rFonts w:ascii="Times New Roman" w:hAnsi="Times New Roman"/>
          <w:sz w:val="22"/>
          <w:szCs w:val="22"/>
        </w:rPr>
        <w:t>constancy</w:t>
      </w:r>
      <w:r w:rsidR="00A419F7">
        <w:rPr>
          <w:rFonts w:ascii="Times New Roman" w:hAnsi="Times New Roman"/>
          <w:sz w:val="22"/>
          <w:szCs w:val="22"/>
        </w:rPr>
        <w:t xml:space="preserve"> in particular, and perceptual constancy more generally</w:t>
      </w:r>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551B71DB"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We used a statistical model of naturally-</w:t>
      </w:r>
      <w:r w:rsidR="00736FDF">
        <w:rPr>
          <w:rFonts w:ascii="Times New Roman" w:hAnsi="Times New Roman"/>
          <w:sz w:val="22"/>
          <w:szCs w:val="22"/>
        </w:rPr>
        <w:t>occurring</w:t>
      </w:r>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2D622C">
        <w:rPr>
          <w:rFonts w:ascii="Times New Roman" w:hAnsi="Times New Roman"/>
          <w:noProof/>
          <w:sz w:val="22"/>
          <w:szCs w:val="22"/>
        </w:rPr>
        <w:t>(see also Brainard &amp; Freeman, 1997; Singh et al., 2018;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Kelly&lt;/Author&gt;&lt;Year&gt;1943&lt;/Year&gt;&lt;RecNum&gt;394&lt;/RecNum&gt;&lt;DisplayText&gt;(Kelly et al.,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Kelly et al.,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Vrhel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Singh et al.,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it-IT"/>
        </w:rPr>
        <w:t>Apparatus</w:t>
      </w:r>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 xml:space="preserve">chin cup and forehead rest (Headspot, UHCOTech,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63DC1F"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monitor was calibrated using a spectroradiometer (PhotoResearch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r>
        <w:rPr>
          <w:rFonts w:ascii="Times New Roman" w:hAnsi="Times New Roman"/>
          <w:sz w:val="22"/>
          <w:szCs w:val="22"/>
        </w:rPr>
        <w:lastRenderedPageBreak/>
        <w:t>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06CF5">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309BA44B"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S&lt;/Author&gt;&lt;Year&gt;1977&lt;/Year&gt;&lt;RecNum&gt;2497&lt;/RecNum&gt;&lt;DisplayText&gt;(S,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S,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All observers had normal or corrected-to-normal vision (20/40 or better in both eyes, assessed using Snellen chart) and normal color vision (0 Ishihara plates read incorrectly). Observers were dark adapted before performing </w:t>
      </w:r>
      <w:r>
        <w:rPr>
          <w:rFonts w:ascii="Times New Roman" w:hAnsi="Times New Roman"/>
          <w:sz w:val="22"/>
          <w:szCs w:val="22"/>
        </w:rPr>
        <w:lastRenderedPageBreak/>
        <w:t>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w:t>
      </w:r>
      <w:r>
        <w:rPr>
          <w:rStyle w:val="None"/>
          <w:rFonts w:ascii="Times New Roman" w:hAnsi="Times New Roman"/>
          <w:sz w:val="22"/>
          <w:szCs w:val="22"/>
          <w:shd w:val="clear" w:color="auto" w:fill="FFFFFF"/>
        </w:rPr>
        <w:lastRenderedPageBreak/>
        <w:t xml:space="preserve">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EA22A97"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BrainardLab/VirtualWorldColorConstancy</w:t>
        </w:r>
      </w:hyperlink>
      <w:r>
        <w:rPr>
          <w:rStyle w:val="None"/>
          <w:sz w:val="22"/>
          <w:szCs w:val="22"/>
        </w:rPr>
        <w:t xml:space="preserve">). VWCC is written using MATLAB. It harnesses the Mitsuba renderer to render simulated images from scene descriptions, and also takes advantage of our RenderToolbox package </w:t>
      </w:r>
      <w:r w:rsidR="00F06CF5">
        <w:rPr>
          <w:rStyle w:val="None"/>
          <w:sz w:val="22"/>
          <w:szCs w:val="22"/>
        </w:rPr>
        <w:fldChar w:fldCharType="begin"/>
      </w:r>
      <w:r w:rsidR="00F06CF5">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F06CF5">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w:t>
      </w:r>
      <w:r>
        <w:rPr>
          <w:rStyle w:val="None"/>
          <w:sz w:val="22"/>
          <w:szCs w:val="22"/>
        </w:rPr>
        <w:lastRenderedPageBreak/>
        <w:t xml:space="preserve">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16A5EC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2DD2B37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Singh et al.,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7C34C80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14217390"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2D622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lastRenderedPageBreak/>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7B25CA10"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w:t>
      </w:r>
      <w:r>
        <w:rPr>
          <w:rStyle w:val="None"/>
          <w:rFonts w:ascii="Times New Roman" w:hAnsi="Times New Roman"/>
          <w:sz w:val="22"/>
          <w:szCs w:val="22"/>
        </w:rPr>
        <w:lastRenderedPageBreak/>
        <w:t xml:space="preserve">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covariance matrix with a scalar. 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1BA1A996"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F50DA5"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 xml:space="preserve">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0BBE169D"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m:oMath>
        <m:r>
          <m:rPr>
            <m:sty m:val="p"/>
          </m:rPr>
          <w:rPr>
            <w:rStyle w:val="None"/>
            <w:rFonts w:ascii="Cambria Math" w:eastAsia="Times New Roman" w:hAnsi="Cambria Math" w:cs="Times New Roman"/>
            <w:sz w:val="22"/>
            <w:szCs w:val="22"/>
          </w:rPr>
          <m:t xml:space="preserve">here </m:t>
        </m:r>
      </m:oMath>
      <w:r w:rsidR="00F9135E">
        <w:rPr>
          <w:rFonts w:ascii="Times New Roman" w:hAnsi="Times New Roman"/>
        </w:rPr>
        <w:t xml:space="preserve">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F9135E">
        <w:rPr>
          <w:rStyle w:val="None"/>
          <w:rFonts w:ascii="Times New Roman" w:hAnsi="Times New Roman" w:cs="Times New Roman"/>
          <w:sz w:val="22"/>
          <w:szCs w:val="22"/>
        </w:rPr>
        <w:t xml:space="preserve"> 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Pr>
          <w:rFonts w:ascii="Times New Roman" w:hAnsi="Times New Roman"/>
        </w:rPr>
        <w:t xml:space="preserve">Comparing to relation derived in the </w:t>
      </w:r>
      <w:r w:rsidR="00B564B4">
        <w:rPr>
          <w:rFonts w:ascii="Times New Roman" w:hAnsi="Times New Roman"/>
        </w:rPr>
        <w:t xml:space="preserve">SDT model (Equation </w:t>
      </w:r>
      <w:r w:rsidR="00D3311A">
        <w:rPr>
          <w:rFonts w:ascii="Times New Roman" w:hAnsi="Times New Roman"/>
        </w:rPr>
        <w:t>4</w:t>
      </w:r>
      <w:r w:rsidR="00B564B4">
        <w:rPr>
          <w:rFonts w:ascii="Times New Roman" w:hAnsi="Times New Roman"/>
        </w:rPr>
        <w:t>)</w:t>
      </w:r>
      <w:r w:rsidR="00F9135E">
        <w:rPr>
          <w:rFonts w:ascii="Times New Roman" w:hAnsi="Times New Roman"/>
        </w:rPr>
        <w:t xml:space="preserve">, we </w:t>
      </w:r>
      <w:r w:rsidR="00A13647">
        <w:rPr>
          <w:rFonts w:ascii="Times New Roman" w:hAnsi="Times New Roman"/>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r w:rsidRPr="00A86910">
        <w:rPr>
          <w:rFonts w:ascii="Times New Roman" w:hAnsi="Times New Roman"/>
          <w:i/>
          <w:iCs/>
          <w:sz w:val="22"/>
          <w:szCs w:val="22"/>
        </w:rPr>
        <w:t>fmincon</w:t>
      </w:r>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E2B6089"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ISETBio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et al.,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ISETBio; isetbio.org; Cottaris et al.,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 xml:space="preserve">(Brainard, </w:t>
      </w:r>
      <w:r w:rsidR="00F06CF5">
        <w:rPr>
          <w:rStyle w:val="None"/>
          <w:rFonts w:ascii="Times New Roman" w:hAnsi="Times New Roman"/>
          <w:noProof/>
          <w:sz w:val="22"/>
          <w:szCs w:val="22"/>
        </w:rPr>
        <w:lastRenderedPageBreak/>
        <w:t>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r w:rsidR="006C5F7D">
        <w:rPr>
          <w:rStyle w:val="None"/>
          <w:rFonts w:ascii="Times New Roman" w:hAnsi="Times New Roman"/>
          <w:sz w:val="22"/>
          <w:szCs w:val="22"/>
        </w:rPr>
        <w:t xml:space="preserve">ISETBio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demosaiced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71C1FBAC"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 xml:space="preserve">the same for each of the three cone classes;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as the sum the</w:t>
      </w:r>
      <w:del w:id="12" w:author="Vijay Singh" w:date="2021-05-02T22:55:00Z">
        <w:r w:rsidDel="00F51B41">
          <w:rPr>
            <w:rStyle w:val="None"/>
            <w:rFonts w:ascii="Times New Roman" w:hAnsi="Times New Roman"/>
            <w:sz w:val="22"/>
            <w:szCs w:val="22"/>
          </w:rPr>
          <w:delText xml:space="preserve"> the</w:delText>
        </w:r>
      </w:del>
      <w:r>
        <w:rPr>
          <w:rStyle w:val="None"/>
          <w:rFonts w:ascii="Times New Roman" w:hAnsi="Times New Roman"/>
          <w:sz w:val="22"/>
          <w:szCs w:val="22"/>
        </w:rPr>
        <w:t xml:space="preserv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commentRangeStart w:id="13"/>
      <w:r>
        <w:rPr>
          <w:rStyle w:val="None"/>
          <w:rFonts w:ascii="Times New Roman" w:hAnsi="Times New Roman"/>
          <w:b/>
          <w:bCs/>
          <w:sz w:val="22"/>
          <w:szCs w:val="22"/>
        </w:rPr>
        <w:t>Code and Data Availability</w:t>
      </w:r>
      <w:commentRangeEnd w:id="13"/>
      <w:r w:rsidR="00BD5C52">
        <w:rPr>
          <w:rStyle w:val="CommentReference"/>
          <w:rFonts w:ascii="Times New Roman" w:hAnsi="Times New Roman" w:cs="Times New Roman"/>
          <w:color w:val="auto"/>
          <w14:textOutline w14:w="0" w14:cap="rnd" w14:cmpd="sng" w14:algn="ctr">
            <w14:noFill/>
            <w14:prstDash w14:val="solid"/>
            <w14:bevel/>
          </w14:textOutline>
        </w:rPr>
        <w:commentReference w:id="13"/>
      </w:r>
    </w:p>
    <w:p w14:paraId="7D049213" w14:textId="08C8C248"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 xml:space="preserve">Observers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1)</w:t>
      </w:r>
      <w:r w:rsidRPr="00CC4509">
        <w:rPr>
          <w:sz w:val="22"/>
          <w:szCs w:val="22"/>
          <w:vertAlign w:val="superscript"/>
        </w:rPr>
        <w:t>th</w:t>
      </w:r>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1BBA9CC7" w:rsidR="00FA0DF8" w:rsidRPr="006D7ABE" w:rsidRDefault="00FA0DF8" w:rsidP="00FA0DF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w:t>
      </w:r>
      <w:r w:rsidR="007F1B18">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w:t>
      </w:r>
      <w:r w:rsidR="007D3CF8">
        <w:rPr>
          <w:rStyle w:val="None"/>
          <w:rFonts w:ascii="Times New Roman" w:hAnsi="Times New Roman" w:cs="Times New Roman"/>
          <w:sz w:val="22"/>
          <w:szCs w:val="22"/>
        </w:rPr>
        <w:t>a smooth fit</w:t>
      </w:r>
      <w:r>
        <w:rPr>
          <w:rStyle w:val="None"/>
          <w:rFonts w:ascii="Times New Roman" w:hAnsi="Times New Roman" w:cs="Times New Roman"/>
          <w:sz w:val="22"/>
          <w:szCs w:val="22"/>
        </w:rPr>
        <w:t xml:space="preserve">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r w:rsidR="007D3CF8">
        <w:rPr>
          <w:rStyle w:val="None"/>
          <w:rFonts w:ascii="Times New Roman" w:hAnsi="Times New Roman" w:cs="Times New Roman"/>
          <w:sz w:val="22"/>
          <w:szCs w:val="22"/>
        </w:rPr>
        <w:t xml:space="preserve"> adjusted in the fit</w:t>
      </w:r>
      <w:r>
        <w:rPr>
          <w:rStyle w:val="None"/>
          <w:rFonts w:ascii="Times New Roman" w:hAnsi="Times New Roman" w:cs="Times New Roman"/>
          <w:sz w:val="22"/>
          <w:szCs w:val="22"/>
        </w:rPr>
        <w:t>.</w:t>
      </w:r>
    </w:p>
    <w:p w14:paraId="44D833EF" w14:textId="27D7471D"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lastRenderedPageBreak/>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w:t>
      </w:r>
      <w:r w:rsidR="00A4146E">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models were obtained separately for each observer.</w:t>
      </w:r>
    </w:p>
    <w:p w14:paraId="425983B3" w14:textId="12044374" w:rsidR="00FA0DF8" w:rsidRPr="006D7ABE" w:rsidRDefault="00FA0DF8" w:rsidP="00FA0DF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linear receptive model (</w:t>
      </w:r>
      <w:r w:rsidR="00A4146E">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w:t>
      </w:r>
      <w:r w:rsidR="00A4146E">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r>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4B5AA4E9"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76C7384F" w14:textId="77777777" w:rsidR="0058137D" w:rsidRPr="0058137D" w:rsidRDefault="00F06CF5" w:rsidP="0058137D">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58137D" w:rsidRPr="0058137D">
        <w:rPr>
          <w:noProof/>
        </w:rPr>
        <w:t xml:space="preserve">Adelson, E. H. (2000). Lightness Perception and Lightness Illusions. In M. Gazzaniga (Ed.), </w:t>
      </w:r>
      <w:r w:rsidR="0058137D" w:rsidRPr="0058137D">
        <w:rPr>
          <w:i/>
          <w:noProof/>
        </w:rPr>
        <w:t>The New Cognitive Neurosciences, 2nd edition</w:t>
      </w:r>
      <w:r w:rsidR="0058137D" w:rsidRPr="0058137D">
        <w:rPr>
          <w:noProof/>
        </w:rPr>
        <w:t xml:space="preserve"> (pp. 339-351). Cambridge, MA: MIT Press.</w:t>
      </w:r>
    </w:p>
    <w:p w14:paraId="7BBA4118" w14:textId="77777777" w:rsidR="0058137D" w:rsidRPr="0058137D" w:rsidRDefault="0058137D" w:rsidP="0058137D">
      <w:pPr>
        <w:pStyle w:val="EndNoteBibliography"/>
        <w:ind w:left="720" w:hanging="720"/>
        <w:rPr>
          <w:noProof/>
        </w:rPr>
      </w:pPr>
      <w:r w:rsidRPr="0058137D">
        <w:rPr>
          <w:noProof/>
        </w:rPr>
        <w:t xml:space="preserve">Alvaro, L., Linhares, J. M. M., Moreira, H., Lillo, J., &amp; Nascimento, S. M. C. (2017). Robust colour constancy in red-green dichromats. </w:t>
      </w:r>
      <w:r w:rsidRPr="0058137D">
        <w:rPr>
          <w:i/>
          <w:noProof/>
        </w:rPr>
        <w:t>PLoS One, 12</w:t>
      </w:r>
      <w:r w:rsidRPr="0058137D">
        <w:rPr>
          <w:noProof/>
        </w:rPr>
        <w:t>(6), e0180310.</w:t>
      </w:r>
    </w:p>
    <w:p w14:paraId="3D015090" w14:textId="77777777" w:rsidR="0058137D" w:rsidRPr="0058137D" w:rsidRDefault="0058137D" w:rsidP="0058137D">
      <w:pPr>
        <w:pStyle w:val="EndNoteBibliography"/>
        <w:ind w:left="720" w:hanging="720"/>
        <w:rPr>
          <w:noProof/>
        </w:rPr>
      </w:pPr>
      <w:r w:rsidRPr="0058137D">
        <w:rPr>
          <w:noProof/>
        </w:rPr>
        <w:lastRenderedPageBreak/>
        <w:t xml:space="preserve">American Society for Testing and Materials. (2017). Standard test method for luminous reflectance factor of acoustical materials by use of integrating-sphere reflectometers. </w:t>
      </w:r>
      <w:r w:rsidRPr="0058137D">
        <w:rPr>
          <w:i/>
          <w:noProof/>
        </w:rPr>
        <w:t>Renovations of Center for Historic Preservation, 98(A)</w:t>
      </w:r>
      <w:r w:rsidRPr="0058137D">
        <w:rPr>
          <w:noProof/>
        </w:rPr>
        <w:t>, E1477.</w:t>
      </w:r>
    </w:p>
    <w:p w14:paraId="52357745" w14:textId="77777777" w:rsidR="0058137D" w:rsidRPr="0058137D" w:rsidRDefault="0058137D" w:rsidP="0058137D">
      <w:pPr>
        <w:pStyle w:val="EndNoteBibliography"/>
        <w:ind w:left="720" w:hanging="720"/>
        <w:rPr>
          <w:noProof/>
        </w:rPr>
      </w:pPr>
      <w:r w:rsidRPr="0058137D">
        <w:rPr>
          <w:noProof/>
        </w:rPr>
        <w:t xml:space="preserve">Aston, S., Radonjić, A., Brainard, D. H., &amp; Hurlbert, A. C. (2019). Illumination discrimination for chromatically biased illuminations: implications for colour constancy. </w:t>
      </w:r>
      <w:r w:rsidRPr="0058137D">
        <w:rPr>
          <w:i/>
          <w:noProof/>
        </w:rPr>
        <w:t>Journal of Vision, 19</w:t>
      </w:r>
      <w:r w:rsidRPr="0058137D">
        <w:rPr>
          <w:noProof/>
        </w:rPr>
        <w:t>(30:15).</w:t>
      </w:r>
    </w:p>
    <w:p w14:paraId="3091A077" w14:textId="77777777" w:rsidR="0058137D" w:rsidRPr="0058137D" w:rsidRDefault="0058137D" w:rsidP="0058137D">
      <w:pPr>
        <w:pStyle w:val="EndNoteBibliography"/>
        <w:ind w:left="720" w:hanging="720"/>
        <w:rPr>
          <w:noProof/>
        </w:rPr>
      </w:pPr>
      <w:r w:rsidRPr="0058137D">
        <w:rPr>
          <w:noProof/>
        </w:rPr>
        <w:t xml:space="preserve">Banks, M. S., Geisler, W. S., &amp; Bennett, P. J. (1987). The physical limits of grating visibility. </w:t>
      </w:r>
      <w:r w:rsidRPr="0058137D">
        <w:rPr>
          <w:i/>
          <w:noProof/>
        </w:rPr>
        <w:t>Vision Research, 27</w:t>
      </w:r>
      <w:r w:rsidRPr="0058137D">
        <w:rPr>
          <w:noProof/>
        </w:rPr>
        <w:t>(11), 1915-1924.</w:t>
      </w:r>
    </w:p>
    <w:p w14:paraId="56E8DF43" w14:textId="77777777" w:rsidR="0058137D" w:rsidRPr="0058137D" w:rsidRDefault="0058137D" w:rsidP="0058137D">
      <w:pPr>
        <w:pStyle w:val="EndNoteBibliography"/>
        <w:ind w:left="720" w:hanging="720"/>
        <w:rPr>
          <w:noProof/>
        </w:rPr>
      </w:pPr>
      <w:r w:rsidRPr="0058137D">
        <w:rPr>
          <w:noProof/>
        </w:rPr>
        <w:t xml:space="preserve">Brainard, D. H. (1989). Calibration of a computer controlled color monitor. </w:t>
      </w:r>
      <w:r w:rsidRPr="0058137D">
        <w:rPr>
          <w:i/>
          <w:noProof/>
        </w:rPr>
        <w:t>Color Research &amp; Application, 14</w:t>
      </w:r>
      <w:r w:rsidRPr="0058137D">
        <w:rPr>
          <w:noProof/>
        </w:rPr>
        <w:t>(1), 23-34.</w:t>
      </w:r>
    </w:p>
    <w:p w14:paraId="65404427" w14:textId="77777777" w:rsidR="0058137D" w:rsidRPr="0058137D" w:rsidRDefault="0058137D" w:rsidP="0058137D">
      <w:pPr>
        <w:pStyle w:val="EndNoteBibliography"/>
        <w:ind w:left="720" w:hanging="720"/>
        <w:rPr>
          <w:noProof/>
        </w:rPr>
      </w:pPr>
      <w:r w:rsidRPr="0058137D">
        <w:rPr>
          <w:noProof/>
        </w:rPr>
        <w:t xml:space="preserve">Brainard, D. H. (2015). Color and the Cone Mosaic. </w:t>
      </w:r>
      <w:r w:rsidRPr="0058137D">
        <w:rPr>
          <w:i/>
          <w:noProof/>
        </w:rPr>
        <w:t>Annu Rev Vis Sci, 1</w:t>
      </w:r>
      <w:r w:rsidRPr="0058137D">
        <w:rPr>
          <w:noProof/>
        </w:rPr>
        <w:t>, 519-546.</w:t>
      </w:r>
    </w:p>
    <w:p w14:paraId="69037D52" w14:textId="77777777" w:rsidR="0058137D" w:rsidRPr="0058137D" w:rsidRDefault="0058137D" w:rsidP="0058137D">
      <w:pPr>
        <w:pStyle w:val="EndNoteBibliography"/>
        <w:ind w:left="720" w:hanging="720"/>
        <w:rPr>
          <w:noProof/>
        </w:rPr>
      </w:pPr>
      <w:r w:rsidRPr="0058137D">
        <w:rPr>
          <w:noProof/>
        </w:rPr>
        <w:t xml:space="preserve">Brainard, D. H., &amp; Freeman, W. T. (1997). Bayesian color constancy. </w:t>
      </w:r>
      <w:r w:rsidRPr="0058137D">
        <w:rPr>
          <w:i/>
          <w:noProof/>
        </w:rPr>
        <w:t>J Opt Soc Am A Opt Image Sci Vis, 14</w:t>
      </w:r>
      <w:r w:rsidRPr="0058137D">
        <w:rPr>
          <w:noProof/>
        </w:rPr>
        <w:t>(7), 1393-1411.</w:t>
      </w:r>
    </w:p>
    <w:p w14:paraId="2124726E" w14:textId="77777777" w:rsidR="0058137D" w:rsidRPr="0058137D" w:rsidRDefault="0058137D" w:rsidP="0058137D">
      <w:pPr>
        <w:pStyle w:val="EndNoteBibliography"/>
        <w:ind w:left="720" w:hanging="720"/>
        <w:rPr>
          <w:noProof/>
        </w:rPr>
      </w:pPr>
      <w:r w:rsidRPr="0058137D">
        <w:rPr>
          <w:noProof/>
        </w:rPr>
        <w:t xml:space="preserve">Brainard, D. H., &amp; Maloney, L. T. (2011). Surface color perception and equivalent illumination models. </w:t>
      </w:r>
      <w:r w:rsidRPr="0058137D">
        <w:rPr>
          <w:i/>
          <w:noProof/>
        </w:rPr>
        <w:t>J Vis, 11</w:t>
      </w:r>
      <w:r w:rsidRPr="0058137D">
        <w:rPr>
          <w:noProof/>
        </w:rPr>
        <w:t>(5).</w:t>
      </w:r>
    </w:p>
    <w:p w14:paraId="46596546" w14:textId="77777777" w:rsidR="0058137D" w:rsidRPr="0058137D" w:rsidRDefault="0058137D" w:rsidP="0058137D">
      <w:pPr>
        <w:pStyle w:val="EndNoteBibliography"/>
        <w:ind w:left="720" w:hanging="720"/>
        <w:rPr>
          <w:noProof/>
        </w:rPr>
      </w:pPr>
      <w:r w:rsidRPr="0058137D">
        <w:rPr>
          <w:noProof/>
        </w:rPr>
        <w:t xml:space="preserve">Brainard, D. H., Pelli, D. G., &amp; Robson, T. (2002). Display characterization. In J. P. Hornak (Ed.), </w:t>
      </w:r>
      <w:r w:rsidRPr="0058137D">
        <w:rPr>
          <w:i/>
          <w:noProof/>
        </w:rPr>
        <w:t>Encylopedia of Imaging Science and Technology</w:t>
      </w:r>
      <w:r w:rsidRPr="0058137D">
        <w:rPr>
          <w:noProof/>
        </w:rPr>
        <w:t xml:space="preserve"> (pp. 172-188). New York: Wiley.</w:t>
      </w:r>
    </w:p>
    <w:p w14:paraId="7DFE2A9A" w14:textId="77777777" w:rsidR="0058137D" w:rsidRPr="0058137D" w:rsidRDefault="0058137D" w:rsidP="0058137D">
      <w:pPr>
        <w:pStyle w:val="EndNoteBibliography"/>
        <w:ind w:left="720" w:hanging="720"/>
        <w:rPr>
          <w:noProof/>
        </w:rPr>
      </w:pPr>
      <w:r w:rsidRPr="0058137D">
        <w:rPr>
          <w:noProof/>
        </w:rPr>
        <w:t xml:space="preserve">Brainard, D. H., &amp; Radonjić, A. (2014). Color constancy. </w:t>
      </w:r>
      <w:r w:rsidRPr="0058137D">
        <w:rPr>
          <w:i/>
          <w:noProof/>
        </w:rPr>
        <w:t>The New Visual Neurosciences, 1</w:t>
      </w:r>
      <w:r w:rsidRPr="0058137D">
        <w:rPr>
          <w:noProof/>
        </w:rPr>
        <w:t>, 545–556.</w:t>
      </w:r>
    </w:p>
    <w:p w14:paraId="36B46436" w14:textId="77777777" w:rsidR="0058137D" w:rsidRPr="0058137D" w:rsidRDefault="0058137D" w:rsidP="0058137D">
      <w:pPr>
        <w:pStyle w:val="EndNoteBibliography"/>
        <w:ind w:left="720" w:hanging="720"/>
        <w:rPr>
          <w:noProof/>
        </w:rPr>
      </w:pPr>
      <w:r w:rsidRPr="0058137D">
        <w:rPr>
          <w:noProof/>
        </w:rPr>
        <w:t xml:space="preserve">Brascamp, J. W., &amp; Shevell, S. K. (2021). The certainty of ambiguity in visual neural representations. </w:t>
      </w:r>
      <w:r w:rsidRPr="0058137D">
        <w:rPr>
          <w:i/>
          <w:noProof/>
        </w:rPr>
        <w:t>Annual Review of Vision Science, in press</w:t>
      </w:r>
      <w:r w:rsidRPr="0058137D">
        <w:rPr>
          <w:noProof/>
        </w:rPr>
        <w:t>.</w:t>
      </w:r>
    </w:p>
    <w:p w14:paraId="5EB3C708" w14:textId="77777777" w:rsidR="0058137D" w:rsidRPr="0058137D" w:rsidRDefault="0058137D" w:rsidP="0058137D">
      <w:pPr>
        <w:pStyle w:val="EndNoteBibliography"/>
        <w:ind w:left="720" w:hanging="720"/>
        <w:rPr>
          <w:noProof/>
        </w:rPr>
      </w:pPr>
      <w:r w:rsidRPr="0058137D">
        <w:rPr>
          <w:noProof/>
        </w:rPr>
        <w:t xml:space="preserve">Brindley, G. S. (1960). </w:t>
      </w:r>
      <w:r w:rsidRPr="0058137D">
        <w:rPr>
          <w:i/>
          <w:noProof/>
        </w:rPr>
        <w:t>Physiology of the Retina and the Visual Pathway</w:t>
      </w:r>
      <w:r w:rsidRPr="0058137D">
        <w:rPr>
          <w:noProof/>
        </w:rPr>
        <w:t>. London: Arnold.</w:t>
      </w:r>
    </w:p>
    <w:p w14:paraId="15F26B79" w14:textId="77777777" w:rsidR="0058137D" w:rsidRPr="0058137D" w:rsidRDefault="0058137D" w:rsidP="0058137D">
      <w:pPr>
        <w:pStyle w:val="EndNoteBibliography"/>
        <w:ind w:left="720" w:hanging="720"/>
        <w:rPr>
          <w:noProof/>
        </w:rPr>
      </w:pPr>
      <w:r w:rsidRPr="0058137D">
        <w:rPr>
          <w:noProof/>
        </w:rPr>
        <w:t xml:space="preserve">Brown, R. O., &amp; MacLeod, D. I. A. (1997). Color appearance depends on the variance of surround colors. </w:t>
      </w:r>
      <w:r w:rsidRPr="0058137D">
        <w:rPr>
          <w:i/>
          <w:noProof/>
        </w:rPr>
        <w:t>Current Biology, 7</w:t>
      </w:r>
      <w:r w:rsidRPr="0058137D">
        <w:rPr>
          <w:noProof/>
        </w:rPr>
        <w:t>, 844-849.</w:t>
      </w:r>
    </w:p>
    <w:p w14:paraId="3834CB9E" w14:textId="77777777" w:rsidR="0058137D" w:rsidRPr="0058137D" w:rsidRDefault="0058137D" w:rsidP="0058137D">
      <w:pPr>
        <w:pStyle w:val="EndNoteBibliography"/>
        <w:ind w:left="720" w:hanging="720"/>
        <w:rPr>
          <w:noProof/>
        </w:rPr>
      </w:pPr>
      <w:r w:rsidRPr="0058137D">
        <w:rPr>
          <w:noProof/>
        </w:rPr>
        <w:t xml:space="preserve">Burge, J. (2020). Image-Computable Ideal Observers for Tasks with Natural Stimuli. </w:t>
      </w:r>
      <w:r w:rsidRPr="0058137D">
        <w:rPr>
          <w:i/>
          <w:noProof/>
        </w:rPr>
        <w:t>Annu Rev Vis Sci, 6</w:t>
      </w:r>
      <w:r w:rsidRPr="0058137D">
        <w:rPr>
          <w:noProof/>
        </w:rPr>
        <w:t>, 491-517.</w:t>
      </w:r>
    </w:p>
    <w:p w14:paraId="755DF0D1" w14:textId="77777777" w:rsidR="0058137D" w:rsidRPr="0058137D" w:rsidRDefault="0058137D" w:rsidP="0058137D">
      <w:pPr>
        <w:pStyle w:val="EndNoteBibliography"/>
        <w:ind w:left="720" w:hanging="720"/>
        <w:rPr>
          <w:noProof/>
        </w:rPr>
      </w:pPr>
      <w:r w:rsidRPr="0058137D">
        <w:rPr>
          <w:noProof/>
        </w:rPr>
        <w:t xml:space="preserve">Burge, J., &amp; Geisler, W. S. (2011). Optimal defocus estimation in individual natural images. </w:t>
      </w:r>
      <w:r w:rsidRPr="0058137D">
        <w:rPr>
          <w:i/>
          <w:noProof/>
        </w:rPr>
        <w:t>Proc Natl Acad Sci U S A, 108</w:t>
      </w:r>
      <w:r w:rsidRPr="0058137D">
        <w:rPr>
          <w:noProof/>
        </w:rPr>
        <w:t>(40), 16849-16854.</w:t>
      </w:r>
    </w:p>
    <w:p w14:paraId="4FFFDCBE" w14:textId="77777777" w:rsidR="0058137D" w:rsidRPr="0058137D" w:rsidRDefault="0058137D" w:rsidP="0058137D">
      <w:pPr>
        <w:pStyle w:val="EndNoteBibliography"/>
        <w:ind w:left="720" w:hanging="720"/>
        <w:rPr>
          <w:noProof/>
        </w:rPr>
      </w:pPr>
      <w:r w:rsidRPr="0058137D">
        <w:rPr>
          <w:noProof/>
        </w:rPr>
        <w:t xml:space="preserve">Burge, J., &amp; Geisler, W. S. (2014). Optimal disparity estimation in natural stereo images. </w:t>
      </w:r>
      <w:r w:rsidRPr="0058137D">
        <w:rPr>
          <w:i/>
          <w:noProof/>
        </w:rPr>
        <w:t>Journal of Vision, 14</w:t>
      </w:r>
      <w:r w:rsidRPr="0058137D">
        <w:rPr>
          <w:noProof/>
        </w:rPr>
        <w:t>(2).</w:t>
      </w:r>
    </w:p>
    <w:p w14:paraId="72DACAE8" w14:textId="77777777" w:rsidR="0058137D" w:rsidRPr="0058137D" w:rsidRDefault="0058137D" w:rsidP="0058137D">
      <w:pPr>
        <w:pStyle w:val="EndNoteBibliography"/>
        <w:ind w:left="720" w:hanging="720"/>
        <w:rPr>
          <w:noProof/>
        </w:rPr>
      </w:pPr>
      <w:r w:rsidRPr="0058137D">
        <w:rPr>
          <w:noProof/>
        </w:rPr>
        <w:t xml:space="preserve">Burge, J., &amp; Geisler, W. S. (2015). Optimal speed estimation in natural image movies predicts human performance. </w:t>
      </w:r>
      <w:r w:rsidRPr="0058137D">
        <w:rPr>
          <w:i/>
          <w:noProof/>
        </w:rPr>
        <w:t>Nat Commun, 6</w:t>
      </w:r>
      <w:r w:rsidRPr="0058137D">
        <w:rPr>
          <w:noProof/>
        </w:rPr>
        <w:t>, 7900.</w:t>
      </w:r>
    </w:p>
    <w:p w14:paraId="3B312238" w14:textId="77777777" w:rsidR="0058137D" w:rsidRPr="0058137D" w:rsidRDefault="0058137D" w:rsidP="0058137D">
      <w:pPr>
        <w:pStyle w:val="EndNoteBibliography"/>
        <w:ind w:left="720" w:hanging="720"/>
        <w:rPr>
          <w:noProof/>
        </w:rPr>
      </w:pPr>
      <w:r w:rsidRPr="0058137D">
        <w:rPr>
          <w:noProof/>
        </w:rPr>
        <w:t xml:space="preserve">Burge, J., &amp; Jaini, P. (2017). Accuracy Maximization Analysis for Sensory-Perceptual Tasks: Computational Improvements, Filter Robustness, and Coding Advantages for Scaled Additive Noise. </w:t>
      </w:r>
      <w:r w:rsidRPr="0058137D">
        <w:rPr>
          <w:i/>
          <w:noProof/>
        </w:rPr>
        <w:t>PLoS Comput Biol, 13</w:t>
      </w:r>
      <w:r w:rsidRPr="0058137D">
        <w:rPr>
          <w:noProof/>
        </w:rPr>
        <w:t>(2), e1005281.</w:t>
      </w:r>
    </w:p>
    <w:p w14:paraId="3931C625" w14:textId="77777777" w:rsidR="0058137D" w:rsidRPr="0058137D" w:rsidRDefault="0058137D" w:rsidP="0058137D">
      <w:pPr>
        <w:pStyle w:val="EndNoteBibliography"/>
        <w:ind w:left="720" w:hanging="720"/>
        <w:rPr>
          <w:noProof/>
        </w:rPr>
      </w:pPr>
      <w:r w:rsidRPr="0058137D">
        <w:rPr>
          <w:noProof/>
        </w:rPr>
        <w:t xml:space="preserve">Chin, B. M., &amp; Burge, J. (2020). Predicting the Partition of Behavioral Variability in Speed Perception with Naturalistic Stimuli. </w:t>
      </w:r>
      <w:r w:rsidRPr="0058137D">
        <w:rPr>
          <w:i/>
          <w:noProof/>
        </w:rPr>
        <w:t>J Neurosci, 40</w:t>
      </w:r>
      <w:r w:rsidRPr="0058137D">
        <w:rPr>
          <w:noProof/>
        </w:rPr>
        <w:t>(4), 864-879.</w:t>
      </w:r>
    </w:p>
    <w:p w14:paraId="7D62BA38" w14:textId="77777777" w:rsidR="0058137D" w:rsidRPr="0058137D" w:rsidRDefault="0058137D" w:rsidP="0058137D">
      <w:pPr>
        <w:pStyle w:val="EndNoteBibliography"/>
        <w:ind w:left="720" w:hanging="720"/>
        <w:rPr>
          <w:noProof/>
        </w:rPr>
      </w:pPr>
      <w:r w:rsidRPr="0058137D">
        <w:rPr>
          <w:noProof/>
        </w:rPr>
        <w:t xml:space="preserve">CIE. (2007). </w:t>
      </w:r>
      <w:r w:rsidRPr="0058137D">
        <w:rPr>
          <w:i/>
          <w:noProof/>
        </w:rPr>
        <w:t>Fundamental chromaticity diagram with physiological axes – Parts 1 and 2. Technical Report 170-1</w:t>
      </w:r>
      <w:r w:rsidRPr="0058137D">
        <w:rPr>
          <w:noProof/>
        </w:rPr>
        <w:t>. Vienna: Central Bureau of the Commission Internationale de l' Éclairage.</w:t>
      </w:r>
    </w:p>
    <w:p w14:paraId="39C0742D" w14:textId="77777777" w:rsidR="0058137D" w:rsidRPr="0058137D" w:rsidRDefault="0058137D" w:rsidP="0058137D">
      <w:pPr>
        <w:pStyle w:val="EndNoteBibliography"/>
        <w:ind w:left="720" w:hanging="720"/>
        <w:rPr>
          <w:noProof/>
        </w:rPr>
      </w:pPr>
      <w:r w:rsidRPr="0058137D">
        <w:rPr>
          <w:noProof/>
        </w:rPr>
        <w:t xml:space="preserve">Cohen, M. R., &amp; Maunsell, J. H. (2011). Using neuronal populations to study the mechanisms underlying spatial and feature attention. </w:t>
      </w:r>
      <w:r w:rsidRPr="0058137D">
        <w:rPr>
          <w:i/>
          <w:noProof/>
        </w:rPr>
        <w:t>Neuron, 70</w:t>
      </w:r>
      <w:r w:rsidRPr="0058137D">
        <w:rPr>
          <w:noProof/>
        </w:rPr>
        <w:t>(6), 1192-1204.</w:t>
      </w:r>
    </w:p>
    <w:p w14:paraId="698BF9E4" w14:textId="77777777" w:rsidR="0058137D" w:rsidRPr="0058137D" w:rsidRDefault="0058137D" w:rsidP="0058137D">
      <w:pPr>
        <w:pStyle w:val="EndNoteBibliography"/>
        <w:ind w:left="720" w:hanging="720"/>
        <w:rPr>
          <w:noProof/>
        </w:rPr>
      </w:pPr>
      <w:r w:rsidRPr="0058137D">
        <w:rPr>
          <w:noProof/>
        </w:rPr>
        <w:t xml:space="preserve">Cottaris, N. P., Jiang, H., Ding, X., Wandell, B. A., &amp; Brainard, D. H. (2019). A computational-observer model of spatial contrast sensitivity: Effects of wave-front-based optics, cone-mosaic structure, and inference engine. </w:t>
      </w:r>
      <w:r w:rsidRPr="0058137D">
        <w:rPr>
          <w:i/>
          <w:noProof/>
        </w:rPr>
        <w:t>J Vis, 19</w:t>
      </w:r>
      <w:r w:rsidRPr="0058137D">
        <w:rPr>
          <w:noProof/>
        </w:rPr>
        <w:t>(4), 8.</w:t>
      </w:r>
    </w:p>
    <w:p w14:paraId="743D9364" w14:textId="77777777" w:rsidR="0058137D" w:rsidRPr="0058137D" w:rsidRDefault="0058137D" w:rsidP="0058137D">
      <w:pPr>
        <w:pStyle w:val="EndNoteBibliography"/>
        <w:ind w:left="720" w:hanging="720"/>
        <w:rPr>
          <w:noProof/>
        </w:rPr>
      </w:pPr>
      <w:r w:rsidRPr="0058137D">
        <w:rPr>
          <w:noProof/>
        </w:rPr>
        <w:t xml:space="preserve">Fechner, G. T. (1966). </w:t>
      </w:r>
      <w:r w:rsidRPr="0058137D">
        <w:rPr>
          <w:i/>
          <w:noProof/>
        </w:rPr>
        <w:t>Elements of psychophysics</w:t>
      </w:r>
      <w:r w:rsidRPr="0058137D">
        <w:rPr>
          <w:noProof/>
        </w:rPr>
        <w:t>. New York: Holt, Rinehart and Winston.</w:t>
      </w:r>
    </w:p>
    <w:p w14:paraId="512A8199" w14:textId="77777777" w:rsidR="0058137D" w:rsidRPr="0058137D" w:rsidRDefault="0058137D" w:rsidP="0058137D">
      <w:pPr>
        <w:pStyle w:val="EndNoteBibliography"/>
        <w:ind w:left="720" w:hanging="720"/>
        <w:rPr>
          <w:noProof/>
        </w:rPr>
      </w:pPr>
      <w:r w:rsidRPr="0058137D">
        <w:rPr>
          <w:noProof/>
        </w:rPr>
        <w:lastRenderedPageBreak/>
        <w:t xml:space="preserve">Foster, D. H. (2011). Color constancy. </w:t>
      </w:r>
      <w:r w:rsidRPr="0058137D">
        <w:rPr>
          <w:i/>
          <w:noProof/>
        </w:rPr>
        <w:t>Vision Res, 51</w:t>
      </w:r>
      <w:r w:rsidRPr="0058137D">
        <w:rPr>
          <w:noProof/>
        </w:rPr>
        <w:t>(7), 674-700.</w:t>
      </w:r>
    </w:p>
    <w:p w14:paraId="221A4236" w14:textId="77777777" w:rsidR="0058137D" w:rsidRPr="0058137D" w:rsidRDefault="0058137D" w:rsidP="0058137D">
      <w:pPr>
        <w:pStyle w:val="EndNoteBibliography"/>
        <w:ind w:left="720" w:hanging="720"/>
        <w:rPr>
          <w:noProof/>
        </w:rPr>
      </w:pPr>
      <w:r w:rsidRPr="0058137D">
        <w:rPr>
          <w:noProof/>
        </w:rPr>
        <w:t xml:space="preserve">Gegenfurtner, K., &amp; Kiper, D. C. (1992). Contrast detection in luminance and chromatic noise. </w:t>
      </w:r>
      <w:r w:rsidRPr="0058137D">
        <w:rPr>
          <w:i/>
          <w:noProof/>
        </w:rPr>
        <w:t>Journal of the Optical Society of America A, 9</w:t>
      </w:r>
      <w:r w:rsidRPr="0058137D">
        <w:rPr>
          <w:noProof/>
        </w:rPr>
        <w:t>(11), 1880-1888.</w:t>
      </w:r>
    </w:p>
    <w:p w14:paraId="5FFF45CB" w14:textId="77777777" w:rsidR="0058137D" w:rsidRPr="0058137D" w:rsidRDefault="0058137D" w:rsidP="0058137D">
      <w:pPr>
        <w:pStyle w:val="EndNoteBibliography"/>
        <w:ind w:left="720" w:hanging="720"/>
        <w:rPr>
          <w:noProof/>
        </w:rPr>
      </w:pPr>
      <w:r w:rsidRPr="0058137D">
        <w:rPr>
          <w:noProof/>
        </w:rPr>
        <w:t xml:space="preserve">Geisler, W. S., Najemnik, J., &amp; Ing, A. D. (2009). Optimal stimulus encoders for natural tasks. </w:t>
      </w:r>
      <w:r w:rsidRPr="0058137D">
        <w:rPr>
          <w:i/>
          <w:noProof/>
        </w:rPr>
        <w:t>J Vis, 9</w:t>
      </w:r>
      <w:r w:rsidRPr="0058137D">
        <w:rPr>
          <w:noProof/>
        </w:rPr>
        <w:t>(13), 17 11-16.</w:t>
      </w:r>
    </w:p>
    <w:p w14:paraId="377A3E87" w14:textId="77777777" w:rsidR="0058137D" w:rsidRPr="0058137D" w:rsidRDefault="0058137D" w:rsidP="0058137D">
      <w:pPr>
        <w:pStyle w:val="EndNoteBibliography"/>
        <w:ind w:left="720" w:hanging="720"/>
        <w:rPr>
          <w:noProof/>
        </w:rPr>
      </w:pPr>
      <w:r w:rsidRPr="0058137D">
        <w:rPr>
          <w:noProof/>
        </w:rPr>
        <w:t xml:space="preserve">Gilchrist, A. L. (2006). </w:t>
      </w:r>
      <w:r w:rsidRPr="0058137D">
        <w:rPr>
          <w:i/>
          <w:noProof/>
        </w:rPr>
        <w:t>Seeing Black and White</w:t>
      </w:r>
      <w:r w:rsidRPr="0058137D">
        <w:rPr>
          <w:noProof/>
        </w:rPr>
        <w:t>. Oxford: Oxford University Press.</w:t>
      </w:r>
    </w:p>
    <w:p w14:paraId="55F2105E" w14:textId="77777777" w:rsidR="0058137D" w:rsidRPr="0058137D" w:rsidRDefault="0058137D" w:rsidP="0058137D">
      <w:pPr>
        <w:pStyle w:val="EndNoteBibliography"/>
        <w:ind w:left="720" w:hanging="720"/>
        <w:rPr>
          <w:noProof/>
        </w:rPr>
      </w:pPr>
      <w:r w:rsidRPr="0058137D">
        <w:rPr>
          <w:noProof/>
        </w:rPr>
        <w:t xml:space="preserve">Giulianini, F., &amp; Eskew, R. T., Jr. (1998). Chromatic masking in the (DL/L, DM/M) plane of cone-contrast space reveals only two detection mechanisms. </w:t>
      </w:r>
      <w:r w:rsidRPr="0058137D">
        <w:rPr>
          <w:i/>
          <w:noProof/>
        </w:rPr>
        <w:t>Vision Research, 38</w:t>
      </w:r>
      <w:r w:rsidRPr="0058137D">
        <w:rPr>
          <w:noProof/>
        </w:rPr>
        <w:t>, 3913-3926.</w:t>
      </w:r>
    </w:p>
    <w:p w14:paraId="160ECAAB" w14:textId="77777777" w:rsidR="0058137D" w:rsidRPr="0058137D" w:rsidRDefault="0058137D" w:rsidP="0058137D">
      <w:pPr>
        <w:pStyle w:val="EndNoteBibliography"/>
        <w:ind w:left="720" w:hanging="720"/>
        <w:rPr>
          <w:noProof/>
        </w:rPr>
      </w:pPr>
      <w:r w:rsidRPr="0058137D">
        <w:rPr>
          <w:noProof/>
        </w:rPr>
        <w:t xml:space="preserve">Green, D. M., &amp; Swets, J. A. (1996). </w:t>
      </w:r>
      <w:r w:rsidRPr="0058137D">
        <w:rPr>
          <w:i/>
          <w:noProof/>
        </w:rPr>
        <w:t>Signal detection theory and psychophysics</w:t>
      </w:r>
      <w:r w:rsidRPr="0058137D">
        <w:rPr>
          <w:noProof/>
        </w:rPr>
        <w:t xml:space="preserve"> (Vol. 1). New York: Wiley.</w:t>
      </w:r>
    </w:p>
    <w:p w14:paraId="7F9B6612" w14:textId="77777777" w:rsidR="0058137D" w:rsidRPr="0058137D" w:rsidRDefault="0058137D" w:rsidP="0058137D">
      <w:pPr>
        <w:pStyle w:val="EndNoteBibliography"/>
        <w:ind w:left="720" w:hanging="720"/>
        <w:rPr>
          <w:noProof/>
        </w:rPr>
      </w:pPr>
      <w:r w:rsidRPr="0058137D">
        <w:rPr>
          <w:noProof/>
        </w:rPr>
        <w:t xml:space="preserve">Heasly, B. S., Cottaris, N. P., Lichtman, D. P., Xiao, B., &amp; Brainard, D. H. (2014). RenderToolbox3: MATLAB tools that facilitate physically based stimulus rendering for vision research. </w:t>
      </w:r>
      <w:r w:rsidRPr="0058137D">
        <w:rPr>
          <w:i/>
          <w:noProof/>
        </w:rPr>
        <w:t>J Vis, 14</w:t>
      </w:r>
      <w:r w:rsidRPr="0058137D">
        <w:rPr>
          <w:noProof/>
        </w:rPr>
        <w:t>(2).</w:t>
      </w:r>
    </w:p>
    <w:p w14:paraId="4929EFBD" w14:textId="77777777" w:rsidR="0058137D" w:rsidRPr="0058137D" w:rsidRDefault="0058137D" w:rsidP="0058137D">
      <w:pPr>
        <w:pStyle w:val="EndNoteBibliography"/>
        <w:ind w:left="720" w:hanging="720"/>
        <w:rPr>
          <w:noProof/>
        </w:rPr>
      </w:pPr>
      <w:r w:rsidRPr="0058137D">
        <w:rPr>
          <w:noProof/>
        </w:rPr>
        <w:t xml:space="preserve">Helmholtz, H. (1896). </w:t>
      </w:r>
      <w:r w:rsidRPr="0058137D">
        <w:rPr>
          <w:i/>
          <w:noProof/>
        </w:rPr>
        <w:t>Physiological Optics</w:t>
      </w:r>
      <w:r w:rsidRPr="0058137D">
        <w:rPr>
          <w:noProof/>
        </w:rPr>
        <w:t>. New York: Dover Publications, Inc.</w:t>
      </w:r>
    </w:p>
    <w:p w14:paraId="23144C6D" w14:textId="77777777" w:rsidR="0058137D" w:rsidRPr="0058137D" w:rsidRDefault="0058137D" w:rsidP="0058137D">
      <w:pPr>
        <w:pStyle w:val="EndNoteBibliography"/>
        <w:ind w:left="720" w:hanging="720"/>
        <w:rPr>
          <w:noProof/>
        </w:rPr>
      </w:pPr>
      <w:r w:rsidRPr="0058137D">
        <w:rPr>
          <w:noProof/>
        </w:rPr>
        <w:t xml:space="preserve">Henning, G. B., Hertz, B. G., &amp; Hinton, J. L. (1981). Effects of different hypothetical detection mechanisms on the shape of spatial-frequency filters inferred from masking experiments: I. Noise masks. </w:t>
      </w:r>
      <w:r w:rsidRPr="0058137D">
        <w:rPr>
          <w:i/>
          <w:noProof/>
        </w:rPr>
        <w:t>Journal of the Optical Society of America, 71</w:t>
      </w:r>
      <w:r w:rsidRPr="0058137D">
        <w:rPr>
          <w:noProof/>
        </w:rPr>
        <w:t>(5), 574-581.</w:t>
      </w:r>
    </w:p>
    <w:p w14:paraId="1CCA46FE" w14:textId="77777777" w:rsidR="0058137D" w:rsidRPr="0058137D" w:rsidRDefault="0058137D" w:rsidP="0058137D">
      <w:pPr>
        <w:pStyle w:val="EndNoteBibliography"/>
        <w:ind w:left="720" w:hanging="720"/>
        <w:rPr>
          <w:noProof/>
        </w:rPr>
      </w:pPr>
      <w:r w:rsidRPr="0058137D">
        <w:rPr>
          <w:noProof/>
        </w:rPr>
        <w:t xml:space="preserve">Hillis, J. M., &amp; Brainard, D. H. (2005). Do common mechanisms of adaptation mediate color discrimination and appearance? Uniform backgrounds. </w:t>
      </w:r>
      <w:r w:rsidRPr="0058137D">
        <w:rPr>
          <w:i/>
          <w:noProof/>
        </w:rPr>
        <w:t>J Opt Soc Am A Opt Image Sci Vis, 22</w:t>
      </w:r>
      <w:r w:rsidRPr="0058137D">
        <w:rPr>
          <w:noProof/>
        </w:rPr>
        <w:t>(10), 2090-2106.</w:t>
      </w:r>
    </w:p>
    <w:p w14:paraId="09D59BD4" w14:textId="77777777" w:rsidR="0058137D" w:rsidRPr="0058137D" w:rsidRDefault="0058137D" w:rsidP="0058137D">
      <w:pPr>
        <w:pStyle w:val="EndNoteBibliography"/>
        <w:ind w:left="720" w:hanging="720"/>
        <w:rPr>
          <w:noProof/>
        </w:rPr>
      </w:pPr>
      <w:r w:rsidRPr="0058137D">
        <w:rPr>
          <w:noProof/>
        </w:rPr>
        <w:t xml:space="preserve">Hillis, J. M., &amp; Brainard, D. H. (2007a). Distinct mechanisms mediate visual detection and identification. </w:t>
      </w:r>
      <w:r w:rsidRPr="0058137D">
        <w:rPr>
          <w:i/>
          <w:noProof/>
        </w:rPr>
        <w:t>Curr Biol, 17</w:t>
      </w:r>
      <w:r w:rsidRPr="0058137D">
        <w:rPr>
          <w:noProof/>
        </w:rPr>
        <w:t>(19), 1714-1719.</w:t>
      </w:r>
    </w:p>
    <w:p w14:paraId="24656826" w14:textId="77777777" w:rsidR="0058137D" w:rsidRPr="0058137D" w:rsidRDefault="0058137D" w:rsidP="0058137D">
      <w:pPr>
        <w:pStyle w:val="EndNoteBibliography"/>
        <w:ind w:left="720" w:hanging="720"/>
        <w:rPr>
          <w:noProof/>
        </w:rPr>
      </w:pPr>
      <w:r w:rsidRPr="0058137D">
        <w:rPr>
          <w:noProof/>
        </w:rPr>
        <w:t xml:space="preserve">Hillis, J. M., &amp; Brainard, D. H. (2007b). Do common mechanisms of adaptation mediate color discrimination and appearance? Contrast adaptation. </w:t>
      </w:r>
      <w:r w:rsidRPr="0058137D">
        <w:rPr>
          <w:i/>
          <w:noProof/>
        </w:rPr>
        <w:t>J Opt Soc Am A Opt Image Sci Vis, 24</w:t>
      </w:r>
      <w:r w:rsidRPr="0058137D">
        <w:rPr>
          <w:noProof/>
        </w:rPr>
        <w:t>(8), 2122-2133.</w:t>
      </w:r>
    </w:p>
    <w:p w14:paraId="3452C5E4" w14:textId="77777777" w:rsidR="0058137D" w:rsidRPr="0058137D" w:rsidRDefault="0058137D" w:rsidP="0058137D">
      <w:pPr>
        <w:pStyle w:val="EndNoteBibliography"/>
        <w:ind w:left="720" w:hanging="720"/>
        <w:rPr>
          <w:noProof/>
        </w:rPr>
      </w:pPr>
      <w:r w:rsidRPr="0058137D">
        <w:rPr>
          <w:noProof/>
        </w:rPr>
        <w:t xml:space="preserve">Hurlbert, A. (2019). Challenges to color constancy in a contemporary light. </w:t>
      </w:r>
      <w:r w:rsidRPr="0058137D">
        <w:rPr>
          <w:i/>
          <w:noProof/>
        </w:rPr>
        <w:t>Current Opinion in Behavioral Sciences, 30</w:t>
      </w:r>
      <w:r w:rsidRPr="0058137D">
        <w:rPr>
          <w:noProof/>
        </w:rPr>
        <w:t>, 186-193.</w:t>
      </w:r>
    </w:p>
    <w:p w14:paraId="20CD97F8" w14:textId="77777777" w:rsidR="0058137D" w:rsidRPr="0058137D" w:rsidRDefault="0058137D" w:rsidP="0058137D">
      <w:pPr>
        <w:pStyle w:val="EndNoteBibliography"/>
        <w:ind w:left="720" w:hanging="720"/>
        <w:rPr>
          <w:noProof/>
        </w:rPr>
      </w:pPr>
      <w:r w:rsidRPr="0058137D">
        <w:rPr>
          <w:noProof/>
        </w:rPr>
        <w:t xml:space="preserve">Jaini, P., &amp; Burge, J. (2017). Linking normative models of natural tasks to descriptive models of neural response. </w:t>
      </w:r>
      <w:r w:rsidRPr="0058137D">
        <w:rPr>
          <w:i/>
          <w:noProof/>
        </w:rPr>
        <w:t>J Vis, 17</w:t>
      </w:r>
      <w:r w:rsidRPr="0058137D">
        <w:rPr>
          <w:noProof/>
        </w:rPr>
        <w:t>(12), 16.</w:t>
      </w:r>
    </w:p>
    <w:p w14:paraId="45A2A58B" w14:textId="77777777" w:rsidR="0058137D" w:rsidRPr="0058137D" w:rsidRDefault="0058137D" w:rsidP="0058137D">
      <w:pPr>
        <w:pStyle w:val="EndNoteBibliography"/>
        <w:ind w:left="720" w:hanging="720"/>
        <w:rPr>
          <w:noProof/>
        </w:rPr>
      </w:pPr>
      <w:r w:rsidRPr="0058137D">
        <w:rPr>
          <w:noProof/>
        </w:rPr>
        <w:t>Jakob, W. (2010). Mitsuba renderer.</w:t>
      </w:r>
    </w:p>
    <w:p w14:paraId="52638FC4" w14:textId="77777777" w:rsidR="0058137D" w:rsidRPr="0058137D" w:rsidRDefault="0058137D" w:rsidP="0058137D">
      <w:pPr>
        <w:pStyle w:val="EndNoteBibliography"/>
        <w:ind w:left="720" w:hanging="720"/>
        <w:rPr>
          <w:noProof/>
        </w:rPr>
      </w:pPr>
      <w:r w:rsidRPr="0058137D">
        <w:rPr>
          <w:noProof/>
        </w:rPr>
        <w:t xml:space="preserve">Kelly, K. L., Gibson, K. S., &amp; Nickerson, D. (1943). Tristimulus specification of the Munsell book of color from spectrophoto-metric measurements. </w:t>
      </w:r>
      <w:r w:rsidRPr="0058137D">
        <w:rPr>
          <w:i/>
          <w:noProof/>
        </w:rPr>
        <w:t>Journal of the Optical Society of America, 33</w:t>
      </w:r>
      <w:r w:rsidRPr="0058137D">
        <w:rPr>
          <w:noProof/>
        </w:rPr>
        <w:t>(7), 355-376.</w:t>
      </w:r>
    </w:p>
    <w:p w14:paraId="0A0BFE29" w14:textId="77777777" w:rsidR="0058137D" w:rsidRPr="0058137D" w:rsidRDefault="0058137D" w:rsidP="0058137D">
      <w:pPr>
        <w:pStyle w:val="EndNoteBibliography"/>
        <w:ind w:left="720" w:hanging="720"/>
        <w:rPr>
          <w:noProof/>
        </w:rPr>
      </w:pPr>
      <w:r w:rsidRPr="0058137D">
        <w:rPr>
          <w:noProof/>
        </w:rPr>
        <w:t xml:space="preserve">Kingdom, F. A. (2011). Lightness, brightness and transparency: a quarter century of new ideas, captivating demonstrations and unrelenting controversy. </w:t>
      </w:r>
      <w:r w:rsidRPr="0058137D">
        <w:rPr>
          <w:i/>
          <w:noProof/>
        </w:rPr>
        <w:t>Vision Res, 51</w:t>
      </w:r>
      <w:r w:rsidRPr="0058137D">
        <w:rPr>
          <w:noProof/>
        </w:rPr>
        <w:t>(7), 652-673.</w:t>
      </w:r>
    </w:p>
    <w:p w14:paraId="45DD579E" w14:textId="77777777" w:rsidR="0058137D" w:rsidRPr="0058137D" w:rsidRDefault="0058137D" w:rsidP="0058137D">
      <w:pPr>
        <w:pStyle w:val="EndNoteBibliography"/>
        <w:ind w:left="720" w:hanging="720"/>
        <w:rPr>
          <w:noProof/>
        </w:rPr>
      </w:pPr>
      <w:r w:rsidRPr="0058137D">
        <w:rPr>
          <w:noProof/>
        </w:rPr>
        <w:t xml:space="preserve">Knill, D. C., &amp; Richards, W. (1996). </w:t>
      </w:r>
      <w:r w:rsidRPr="0058137D">
        <w:rPr>
          <w:i/>
          <w:noProof/>
        </w:rPr>
        <w:t>Perception as Bayesian Inference</w:t>
      </w:r>
      <w:r w:rsidRPr="0058137D">
        <w:rPr>
          <w:noProof/>
        </w:rPr>
        <w:t>. Cambridge: Cambridge University Press.</w:t>
      </w:r>
    </w:p>
    <w:p w14:paraId="0EB4637E" w14:textId="77777777" w:rsidR="0058137D" w:rsidRPr="0058137D" w:rsidRDefault="0058137D" w:rsidP="0058137D">
      <w:pPr>
        <w:pStyle w:val="EndNoteBibliography"/>
        <w:ind w:left="720" w:hanging="720"/>
        <w:rPr>
          <w:noProof/>
        </w:rPr>
      </w:pPr>
      <w:r w:rsidRPr="0058137D">
        <w:rPr>
          <w:noProof/>
        </w:rPr>
        <w:t xml:space="preserve">Legge, G. E., Kersten, D., &amp; Burgess, A. E. (1987). Contrast discrimination in noise. </w:t>
      </w:r>
      <w:r w:rsidRPr="0058137D">
        <w:rPr>
          <w:i/>
          <w:noProof/>
        </w:rPr>
        <w:t>Journal of the Optical Society A, 4</w:t>
      </w:r>
      <w:r w:rsidRPr="0058137D">
        <w:rPr>
          <w:noProof/>
        </w:rPr>
        <w:t>(2), 391-404.</w:t>
      </w:r>
    </w:p>
    <w:p w14:paraId="25FDED6A" w14:textId="77777777" w:rsidR="0058137D" w:rsidRPr="0058137D" w:rsidRDefault="0058137D" w:rsidP="0058137D">
      <w:pPr>
        <w:pStyle w:val="EndNoteBibliography"/>
        <w:ind w:left="720" w:hanging="720"/>
        <w:rPr>
          <w:noProof/>
        </w:rPr>
      </w:pPr>
      <w:r w:rsidRPr="0058137D">
        <w:rPr>
          <w:noProof/>
        </w:rPr>
        <w:t xml:space="preserve">Losada, M. A., &amp; Mullen, K. T. (1995). Color and luminance spatial tuning estimated by noise masking in the absence of off-frequency looking. </w:t>
      </w:r>
      <w:r w:rsidRPr="0058137D">
        <w:rPr>
          <w:i/>
          <w:noProof/>
        </w:rPr>
        <w:t>Journal of the Optical Society of America A, 12</w:t>
      </w:r>
      <w:r w:rsidRPr="0058137D">
        <w:rPr>
          <w:noProof/>
        </w:rPr>
        <w:t>(2), 250-260.</w:t>
      </w:r>
    </w:p>
    <w:p w14:paraId="53A5D8B9" w14:textId="77777777" w:rsidR="0058137D" w:rsidRPr="0058137D" w:rsidRDefault="0058137D" w:rsidP="0058137D">
      <w:pPr>
        <w:pStyle w:val="EndNoteBibliography"/>
        <w:ind w:left="720" w:hanging="720"/>
        <w:rPr>
          <w:noProof/>
        </w:rPr>
      </w:pPr>
      <w:r w:rsidRPr="0058137D">
        <w:rPr>
          <w:noProof/>
        </w:rPr>
        <w:t xml:space="preserve">Lotto, R. B., &amp; Purves, D. (1999). The effects of color on brightness. </w:t>
      </w:r>
      <w:r w:rsidRPr="0058137D">
        <w:rPr>
          <w:i/>
          <w:noProof/>
        </w:rPr>
        <w:t>Nature neuroscience, 2</w:t>
      </w:r>
      <w:r w:rsidRPr="0058137D">
        <w:rPr>
          <w:noProof/>
        </w:rPr>
        <w:t>(11), 1010-1014.</w:t>
      </w:r>
    </w:p>
    <w:p w14:paraId="107BDC34" w14:textId="77777777" w:rsidR="0058137D" w:rsidRPr="0058137D" w:rsidRDefault="0058137D" w:rsidP="0058137D">
      <w:pPr>
        <w:pStyle w:val="EndNoteBibliography"/>
        <w:ind w:left="720" w:hanging="720"/>
        <w:rPr>
          <w:noProof/>
        </w:rPr>
      </w:pPr>
      <w:r w:rsidRPr="0058137D">
        <w:rPr>
          <w:noProof/>
        </w:rPr>
        <w:lastRenderedPageBreak/>
        <w:t xml:space="preserve">Marimont, D. H., &amp; Wandell, B. A. (1994). Matching color images: the effects of axial chromatic aberration. </w:t>
      </w:r>
      <w:r w:rsidRPr="0058137D">
        <w:rPr>
          <w:i/>
          <w:noProof/>
        </w:rPr>
        <w:t>Journal of the Optical Society of America A, 11</w:t>
      </w:r>
      <w:r w:rsidRPr="0058137D">
        <w:rPr>
          <w:noProof/>
        </w:rPr>
        <w:t>(12), 3113-3122.</w:t>
      </w:r>
    </w:p>
    <w:p w14:paraId="36FCE415" w14:textId="77777777" w:rsidR="0058137D" w:rsidRPr="0058137D" w:rsidRDefault="0058137D" w:rsidP="0058137D">
      <w:pPr>
        <w:pStyle w:val="EndNoteBibliography"/>
        <w:ind w:left="720" w:hanging="720"/>
        <w:rPr>
          <w:noProof/>
        </w:rPr>
      </w:pPr>
      <w:r w:rsidRPr="0058137D">
        <w:rPr>
          <w:noProof/>
        </w:rPr>
        <w:t xml:space="preserve">Monaci, G., Menegaz, G., Süsstrunk, S., &amp; Knoblauch, K. (2004). Chromatic contrast detection in spatial chromatic noise. </w:t>
      </w:r>
      <w:r w:rsidRPr="0058137D">
        <w:rPr>
          <w:i/>
          <w:noProof/>
        </w:rPr>
        <w:t>Visual Neuroscience, 21</w:t>
      </w:r>
      <w:r w:rsidRPr="0058137D">
        <w:rPr>
          <w:noProof/>
        </w:rPr>
        <w:t>, 291-294.</w:t>
      </w:r>
    </w:p>
    <w:p w14:paraId="4BD9B4B5" w14:textId="77777777" w:rsidR="0058137D" w:rsidRPr="0058137D" w:rsidRDefault="0058137D" w:rsidP="0058137D">
      <w:pPr>
        <w:pStyle w:val="EndNoteBibliography"/>
        <w:ind w:left="720" w:hanging="720"/>
        <w:rPr>
          <w:noProof/>
        </w:rPr>
      </w:pPr>
      <w:r w:rsidRPr="0058137D">
        <w:rPr>
          <w:noProof/>
        </w:rPr>
        <w:t xml:space="preserve">Murray, R. F. (2021). Lightness perception in complex scenes. </w:t>
      </w:r>
      <w:r w:rsidRPr="0058137D">
        <w:rPr>
          <w:i/>
          <w:noProof/>
        </w:rPr>
        <w:t>Annual Review of Vision Science, in press</w:t>
      </w:r>
      <w:r w:rsidRPr="0058137D">
        <w:rPr>
          <w:noProof/>
        </w:rPr>
        <w:t>.</w:t>
      </w:r>
    </w:p>
    <w:p w14:paraId="7EDB3A92" w14:textId="77777777" w:rsidR="0058137D" w:rsidRPr="0058137D" w:rsidRDefault="0058137D" w:rsidP="0058137D">
      <w:pPr>
        <w:pStyle w:val="EndNoteBibliography"/>
        <w:ind w:left="720" w:hanging="720"/>
        <w:rPr>
          <w:noProof/>
        </w:rPr>
      </w:pPr>
      <w:r w:rsidRPr="0058137D">
        <w:rPr>
          <w:noProof/>
        </w:rPr>
        <w:t xml:space="preserve">Nachmias, J. (1999). How is a grating detected on a narrowband noise masker? </w:t>
      </w:r>
      <w:r w:rsidRPr="0058137D">
        <w:rPr>
          <w:i/>
          <w:noProof/>
        </w:rPr>
        <w:t>Vision Research, 39</w:t>
      </w:r>
      <w:r w:rsidRPr="0058137D">
        <w:rPr>
          <w:noProof/>
        </w:rPr>
        <w:t>(6), 1133-1142.</w:t>
      </w:r>
    </w:p>
    <w:p w14:paraId="4CAE539E" w14:textId="77777777" w:rsidR="0058137D" w:rsidRPr="0058137D" w:rsidRDefault="0058137D" w:rsidP="0058137D">
      <w:pPr>
        <w:pStyle w:val="EndNoteBibliography"/>
        <w:ind w:left="720" w:hanging="720"/>
        <w:rPr>
          <w:noProof/>
        </w:rPr>
      </w:pPr>
      <w:r w:rsidRPr="0058137D">
        <w:rPr>
          <w:noProof/>
        </w:rPr>
        <w:t xml:space="preserve">Nachmias, J., &amp; Sansbury, R. V. (1974). Grating contrast: discrimination may be better than detection. </w:t>
      </w:r>
      <w:r w:rsidRPr="0058137D">
        <w:rPr>
          <w:i/>
          <w:noProof/>
        </w:rPr>
        <w:t>Vision Research, 14</w:t>
      </w:r>
      <w:r w:rsidRPr="0058137D">
        <w:rPr>
          <w:noProof/>
        </w:rPr>
        <w:t>(10), 1039–1042.</w:t>
      </w:r>
    </w:p>
    <w:p w14:paraId="401278AE" w14:textId="77777777" w:rsidR="0058137D" w:rsidRPr="0058137D" w:rsidRDefault="0058137D" w:rsidP="0058137D">
      <w:pPr>
        <w:pStyle w:val="EndNoteBibliography"/>
        <w:ind w:left="720" w:hanging="720"/>
        <w:rPr>
          <w:noProof/>
        </w:rPr>
      </w:pPr>
      <w:r w:rsidRPr="0058137D">
        <w:rPr>
          <w:noProof/>
        </w:rPr>
        <w:t xml:space="preserve">Parker, A. J., &amp; Newsome, W. T. (1998). Sense and the single neuron: probing the physiology of perception. </w:t>
      </w:r>
      <w:r w:rsidRPr="0058137D">
        <w:rPr>
          <w:i/>
          <w:noProof/>
        </w:rPr>
        <w:t>Annual Review of Neuroscience, 21</w:t>
      </w:r>
      <w:r w:rsidRPr="0058137D">
        <w:rPr>
          <w:noProof/>
        </w:rPr>
        <w:t>(1), 227-277.</w:t>
      </w:r>
    </w:p>
    <w:p w14:paraId="008A2092" w14:textId="77777777" w:rsidR="0058137D" w:rsidRPr="0058137D" w:rsidRDefault="0058137D" w:rsidP="0058137D">
      <w:pPr>
        <w:pStyle w:val="EndNoteBibliography"/>
        <w:ind w:left="720" w:hanging="720"/>
        <w:rPr>
          <w:noProof/>
        </w:rPr>
      </w:pPr>
      <w:r w:rsidRPr="0058137D">
        <w:rPr>
          <w:noProof/>
        </w:rPr>
        <w:t xml:space="preserve">Pearce, B., Crichton, S., Mackiewicz, M., Finlayson, G. D., &amp; Hurlbert, A. (2014). Chromatic illumination discrimination ability reveals that human colour constancy is optimised for blue daylight illuminations. </w:t>
      </w:r>
      <w:r w:rsidRPr="0058137D">
        <w:rPr>
          <w:i/>
          <w:noProof/>
        </w:rPr>
        <w:t>PLoS ONE 9</w:t>
      </w:r>
      <w:r w:rsidRPr="0058137D">
        <w:rPr>
          <w:noProof/>
        </w:rPr>
        <w:t>(2:e87989), e87989.</w:t>
      </w:r>
    </w:p>
    <w:p w14:paraId="5E4882CC" w14:textId="77777777" w:rsidR="0058137D" w:rsidRPr="0058137D" w:rsidRDefault="0058137D" w:rsidP="0058137D">
      <w:pPr>
        <w:pStyle w:val="EndNoteBibliography"/>
        <w:ind w:left="720" w:hanging="720"/>
        <w:rPr>
          <w:noProof/>
        </w:rPr>
      </w:pPr>
      <w:r w:rsidRPr="0058137D">
        <w:rPr>
          <w:noProof/>
        </w:rPr>
        <w:t xml:space="preserve">Pelli, D. G. (1990). The quantum efficiency of vision. In C. Blakemore (Ed.), </w:t>
      </w:r>
      <w:r w:rsidRPr="0058137D">
        <w:rPr>
          <w:i/>
          <w:noProof/>
        </w:rPr>
        <w:t>Vision: Coding and Efficiency</w:t>
      </w:r>
      <w:r w:rsidRPr="0058137D">
        <w:rPr>
          <w:noProof/>
        </w:rPr>
        <w:t xml:space="preserve"> (pp. 3-24).</w:t>
      </w:r>
    </w:p>
    <w:p w14:paraId="7C1CA647" w14:textId="77777777" w:rsidR="0058137D" w:rsidRPr="0058137D" w:rsidRDefault="0058137D" w:rsidP="0058137D">
      <w:pPr>
        <w:pStyle w:val="EndNoteBibliography"/>
        <w:ind w:left="720" w:hanging="720"/>
        <w:rPr>
          <w:noProof/>
        </w:rPr>
      </w:pPr>
      <w:r w:rsidRPr="0058137D">
        <w:rPr>
          <w:noProof/>
        </w:rPr>
        <w:t xml:space="preserve">Pelli, D. G., &amp; Farell, B. (1999). Why use noise? </w:t>
      </w:r>
      <w:r w:rsidRPr="0058137D">
        <w:rPr>
          <w:i/>
          <w:noProof/>
        </w:rPr>
        <w:t>Journal of the Optical Society of America A, 16</w:t>
      </w:r>
      <w:r w:rsidRPr="0058137D">
        <w:rPr>
          <w:noProof/>
        </w:rPr>
        <w:t>(3), 647-653.</w:t>
      </w:r>
    </w:p>
    <w:p w14:paraId="298A1A7E" w14:textId="77777777" w:rsidR="0058137D" w:rsidRPr="0058137D" w:rsidRDefault="0058137D" w:rsidP="0058137D">
      <w:pPr>
        <w:pStyle w:val="EndNoteBibliography"/>
        <w:ind w:left="720" w:hanging="720"/>
        <w:rPr>
          <w:noProof/>
        </w:rPr>
      </w:pPr>
      <w:r w:rsidRPr="0058137D">
        <w:rPr>
          <w:noProof/>
        </w:rPr>
        <w:t xml:space="preserve">Prins, N., &amp; Kingdom, F. A. A. (2018). Applying the Model-Comparison Approach to Test Specific Research Hypotheses in Psychophysical Research Using the Palamedes Toolbox. </w:t>
      </w:r>
      <w:r w:rsidRPr="0058137D">
        <w:rPr>
          <w:i/>
          <w:noProof/>
        </w:rPr>
        <w:t>Frontiers in Psychology, 9</w:t>
      </w:r>
      <w:r w:rsidRPr="0058137D">
        <w:rPr>
          <w:noProof/>
        </w:rPr>
        <w:t>, 1250.</w:t>
      </w:r>
    </w:p>
    <w:p w14:paraId="39350F8D" w14:textId="77777777" w:rsidR="0058137D" w:rsidRPr="0058137D" w:rsidRDefault="0058137D" w:rsidP="0058137D">
      <w:pPr>
        <w:pStyle w:val="EndNoteBibliography"/>
        <w:ind w:left="720" w:hanging="720"/>
        <w:rPr>
          <w:noProof/>
        </w:rPr>
      </w:pPr>
      <w:r w:rsidRPr="0058137D">
        <w:rPr>
          <w:noProof/>
        </w:rPr>
        <w:t xml:space="preserve">Radonjić, A., Ding, X., Krieger, A., Aston, S., Hurlbert, A. C., &amp; Brainard, D. H. (2018). Illumination discrimination in the absence of a fixed surface-reflectance layout. </w:t>
      </w:r>
      <w:r w:rsidRPr="0058137D">
        <w:rPr>
          <w:i/>
          <w:noProof/>
        </w:rPr>
        <w:t>Journal of Vision, 18</w:t>
      </w:r>
      <w:r w:rsidRPr="0058137D">
        <w:rPr>
          <w:noProof/>
        </w:rPr>
        <w:t>(5:11).</w:t>
      </w:r>
    </w:p>
    <w:p w14:paraId="2840B97F" w14:textId="77777777" w:rsidR="0058137D" w:rsidRPr="0058137D" w:rsidRDefault="0058137D" w:rsidP="0058137D">
      <w:pPr>
        <w:pStyle w:val="EndNoteBibliography"/>
        <w:ind w:left="720" w:hanging="720"/>
        <w:rPr>
          <w:noProof/>
        </w:rPr>
      </w:pPr>
      <w:r w:rsidRPr="0058137D">
        <w:rPr>
          <w:noProof/>
        </w:rPr>
        <w:t xml:space="preserve">Radonjić, A., Pearce, B., Aston, S., Krieger, A., Dubin, H., Cottaris, N. P., et al. (2016). Illumination discrimination in real and simulated scenes. </w:t>
      </w:r>
      <w:r w:rsidRPr="0058137D">
        <w:rPr>
          <w:i/>
          <w:noProof/>
        </w:rPr>
        <w:t>Journal of Vision, 16</w:t>
      </w:r>
      <w:r w:rsidRPr="0058137D">
        <w:rPr>
          <w:noProof/>
        </w:rPr>
        <w:t>(11:2), 1-18.</w:t>
      </w:r>
    </w:p>
    <w:p w14:paraId="1A6B33D1" w14:textId="77777777" w:rsidR="0058137D" w:rsidRPr="0058137D" w:rsidRDefault="0058137D" w:rsidP="0058137D">
      <w:pPr>
        <w:pStyle w:val="EndNoteBibliography"/>
        <w:ind w:left="720" w:hanging="720"/>
        <w:rPr>
          <w:noProof/>
        </w:rPr>
      </w:pPr>
      <w:r w:rsidRPr="0058137D">
        <w:rPr>
          <w:noProof/>
        </w:rPr>
        <w:t xml:space="preserve">Rodieck, R. W. (1998). </w:t>
      </w:r>
      <w:r w:rsidRPr="0058137D">
        <w:rPr>
          <w:i/>
          <w:noProof/>
        </w:rPr>
        <w:t>The First Steps in Seeing</w:t>
      </w:r>
      <w:r w:rsidRPr="0058137D">
        <w:rPr>
          <w:noProof/>
        </w:rPr>
        <w:t>. Sunderland, Mass.: Sinauer.</w:t>
      </w:r>
    </w:p>
    <w:p w14:paraId="2497FFCB" w14:textId="77777777" w:rsidR="0058137D" w:rsidRPr="0058137D" w:rsidRDefault="0058137D" w:rsidP="0058137D">
      <w:pPr>
        <w:pStyle w:val="EndNoteBibliography"/>
        <w:ind w:left="720" w:hanging="720"/>
        <w:rPr>
          <w:noProof/>
        </w:rPr>
      </w:pPr>
      <w:r w:rsidRPr="0058137D">
        <w:rPr>
          <w:noProof/>
        </w:rPr>
        <w:t xml:space="preserve">Rovamo, J., Franssila, R., &amp; Nasanen, R. (1992). Contrast Sensitivity As A Function Of Spatial Frequency, Viewing Distance And Eccentricity With And Without Spatial Noise. </w:t>
      </w:r>
      <w:r w:rsidRPr="0058137D">
        <w:rPr>
          <w:i/>
          <w:noProof/>
        </w:rPr>
        <w:t>Vision Research, 32</w:t>
      </w:r>
      <w:r w:rsidRPr="0058137D">
        <w:rPr>
          <w:noProof/>
        </w:rPr>
        <w:t>(4), 631-637.</w:t>
      </w:r>
    </w:p>
    <w:p w14:paraId="197A16C1" w14:textId="77777777" w:rsidR="0058137D" w:rsidRPr="0058137D" w:rsidRDefault="0058137D" w:rsidP="0058137D">
      <w:pPr>
        <w:pStyle w:val="EndNoteBibliography"/>
        <w:ind w:left="720" w:hanging="720"/>
        <w:rPr>
          <w:noProof/>
        </w:rPr>
      </w:pPr>
      <w:r w:rsidRPr="0058137D">
        <w:rPr>
          <w:noProof/>
        </w:rPr>
        <w:t xml:space="preserve">Rovamo, J., Raninen, A., &amp; Donner, K. (1999). The effects of temporal noise and retinal luminance on foveal flicker sensitivity. </w:t>
      </w:r>
      <w:r w:rsidRPr="0058137D">
        <w:rPr>
          <w:i/>
          <w:noProof/>
        </w:rPr>
        <w:t>Vision Research, 39</w:t>
      </w:r>
      <w:r w:rsidRPr="0058137D">
        <w:rPr>
          <w:noProof/>
        </w:rPr>
        <w:t>, 533-539.</w:t>
      </w:r>
    </w:p>
    <w:p w14:paraId="6F5E8BB5" w14:textId="77777777" w:rsidR="0058137D" w:rsidRPr="0058137D" w:rsidRDefault="0058137D" w:rsidP="0058137D">
      <w:pPr>
        <w:pStyle w:val="EndNoteBibliography"/>
        <w:ind w:left="720" w:hanging="720"/>
        <w:rPr>
          <w:noProof/>
        </w:rPr>
      </w:pPr>
      <w:r w:rsidRPr="0058137D">
        <w:rPr>
          <w:noProof/>
        </w:rPr>
        <w:t xml:space="preserve">Ruff, D. A., &amp; Cohen, M. R. (2019). Simultaneous multi-area recordings suggest that attention improves performance by reshaping stimulus representations. </w:t>
      </w:r>
      <w:r w:rsidRPr="0058137D">
        <w:rPr>
          <w:i/>
          <w:noProof/>
        </w:rPr>
        <w:t>Nat Neurosci, 22</w:t>
      </w:r>
      <w:r w:rsidRPr="0058137D">
        <w:rPr>
          <w:noProof/>
        </w:rPr>
        <w:t>(10), 1669-1676.</w:t>
      </w:r>
    </w:p>
    <w:p w14:paraId="63E6EF35" w14:textId="77777777" w:rsidR="0058137D" w:rsidRPr="0058137D" w:rsidRDefault="0058137D" w:rsidP="0058137D">
      <w:pPr>
        <w:pStyle w:val="EndNoteBibliography"/>
        <w:ind w:left="720" w:hanging="720"/>
        <w:rPr>
          <w:i/>
          <w:noProof/>
        </w:rPr>
      </w:pPr>
      <w:r w:rsidRPr="0058137D">
        <w:rPr>
          <w:noProof/>
        </w:rPr>
        <w:t xml:space="preserve">S, I. (1977). Tests for Colour-Blindness. </w:t>
      </w:r>
      <w:r w:rsidRPr="0058137D">
        <w:rPr>
          <w:i/>
          <w:noProof/>
        </w:rPr>
        <w:t>Tokyo: Kanehara Shuppen Company, Ltd.</w:t>
      </w:r>
    </w:p>
    <w:p w14:paraId="493F7C79" w14:textId="77777777" w:rsidR="0058137D" w:rsidRPr="0058137D" w:rsidRDefault="0058137D" w:rsidP="0058137D">
      <w:pPr>
        <w:pStyle w:val="EndNoteBibliography"/>
        <w:ind w:left="720" w:hanging="720"/>
        <w:rPr>
          <w:noProof/>
        </w:rPr>
      </w:pPr>
      <w:r w:rsidRPr="0058137D">
        <w:rPr>
          <w:noProof/>
        </w:rPr>
        <w:t xml:space="preserve">Salzman, C. D., &amp; Newsome, W. T. (1994). Neural mechanisms for forming a perceptual decision. </w:t>
      </w:r>
      <w:r w:rsidRPr="0058137D">
        <w:rPr>
          <w:i/>
          <w:noProof/>
        </w:rPr>
        <w:t>Science, 264</w:t>
      </w:r>
      <w:r w:rsidRPr="0058137D">
        <w:rPr>
          <w:noProof/>
        </w:rPr>
        <w:t>, 231-237.</w:t>
      </w:r>
    </w:p>
    <w:p w14:paraId="4C15971E" w14:textId="77777777" w:rsidR="0058137D" w:rsidRPr="0058137D" w:rsidRDefault="0058137D" w:rsidP="0058137D">
      <w:pPr>
        <w:pStyle w:val="EndNoteBibliography"/>
        <w:ind w:left="720" w:hanging="720"/>
        <w:rPr>
          <w:noProof/>
        </w:rPr>
      </w:pPr>
      <w:r w:rsidRPr="0058137D">
        <w:rPr>
          <w:noProof/>
        </w:rPr>
        <w:t xml:space="preserve">Sankeralli, M. J., &amp; Mullen, K. T. (1997). Postreceptoral chromatic detection mechanisms revealed by noise masking in three-dimensional cone contrast space. </w:t>
      </w:r>
      <w:r w:rsidRPr="0058137D">
        <w:rPr>
          <w:i/>
          <w:noProof/>
        </w:rPr>
        <w:t>Journal of the Optical Society of America A, 14</w:t>
      </w:r>
      <w:r w:rsidRPr="0058137D">
        <w:rPr>
          <w:noProof/>
        </w:rPr>
        <w:t>(10), 2633-2646.</w:t>
      </w:r>
    </w:p>
    <w:p w14:paraId="3BE9FD6C" w14:textId="77777777" w:rsidR="0058137D" w:rsidRPr="0058137D" w:rsidRDefault="0058137D" w:rsidP="0058137D">
      <w:pPr>
        <w:pStyle w:val="EndNoteBibliography"/>
        <w:ind w:left="720" w:hanging="720"/>
        <w:rPr>
          <w:noProof/>
        </w:rPr>
      </w:pPr>
      <w:r w:rsidRPr="0058137D">
        <w:rPr>
          <w:noProof/>
        </w:rPr>
        <w:t xml:space="preserve">Shadlen, M. N., Britten, K. H., Newsome, W. T., &amp; Movshon, J. A. (1996). A computational analysis of the relationship between neuronal and behavioral responses to visual motion. </w:t>
      </w:r>
      <w:r w:rsidRPr="0058137D">
        <w:rPr>
          <w:i/>
          <w:noProof/>
        </w:rPr>
        <w:t>Journal of Neuroscience, 16</w:t>
      </w:r>
      <w:r w:rsidRPr="0058137D">
        <w:rPr>
          <w:noProof/>
        </w:rPr>
        <w:t>, 1486-1510.</w:t>
      </w:r>
    </w:p>
    <w:p w14:paraId="53529EFA" w14:textId="77777777" w:rsidR="0058137D" w:rsidRPr="0058137D" w:rsidRDefault="0058137D" w:rsidP="0058137D">
      <w:pPr>
        <w:pStyle w:val="EndNoteBibliography"/>
        <w:ind w:left="720" w:hanging="720"/>
        <w:rPr>
          <w:noProof/>
        </w:rPr>
      </w:pPr>
      <w:r w:rsidRPr="0058137D">
        <w:rPr>
          <w:noProof/>
        </w:rPr>
        <w:lastRenderedPageBreak/>
        <w:t xml:space="preserve">Singh, V., Cottaris, N. P., Heasly, B. S., Brainard, D. H., &amp; Burge, J. (2018). Computational luminance constancy from naturalistic images. </w:t>
      </w:r>
      <w:r w:rsidRPr="0058137D">
        <w:rPr>
          <w:i/>
          <w:noProof/>
        </w:rPr>
        <w:t>J Vis, 18</w:t>
      </w:r>
      <w:r w:rsidRPr="0058137D">
        <w:rPr>
          <w:noProof/>
        </w:rPr>
        <w:t>(13), 19.</w:t>
      </w:r>
    </w:p>
    <w:p w14:paraId="7BE713D4" w14:textId="77777777" w:rsidR="0058137D" w:rsidRPr="0058137D" w:rsidRDefault="0058137D" w:rsidP="0058137D">
      <w:pPr>
        <w:pStyle w:val="EndNoteBibliography"/>
        <w:ind w:left="720" w:hanging="720"/>
        <w:rPr>
          <w:noProof/>
        </w:rPr>
      </w:pPr>
      <w:r w:rsidRPr="0058137D">
        <w:rPr>
          <w:noProof/>
        </w:rPr>
        <w:t xml:space="preserve">Smithson, H. E. (2005). Sensory, computational, and cognitive components of human color constancy. </w:t>
      </w:r>
      <w:r w:rsidRPr="0058137D">
        <w:rPr>
          <w:i/>
          <w:noProof/>
        </w:rPr>
        <w:t>Philosophical Transactions of the Royal Society of London. Series B, 360</w:t>
      </w:r>
      <w:r w:rsidRPr="0058137D">
        <w:rPr>
          <w:noProof/>
        </w:rPr>
        <w:t>(1458), 1329-1346.</w:t>
      </w:r>
    </w:p>
    <w:p w14:paraId="2DB575F9" w14:textId="77777777" w:rsidR="0058137D" w:rsidRPr="0058137D" w:rsidRDefault="0058137D" w:rsidP="0058137D">
      <w:pPr>
        <w:pStyle w:val="EndNoteBibliography"/>
        <w:ind w:left="720" w:hanging="720"/>
        <w:rPr>
          <w:noProof/>
        </w:rPr>
      </w:pPr>
      <w:r w:rsidRPr="0058137D">
        <w:rPr>
          <w:noProof/>
        </w:rPr>
        <w:t xml:space="preserve">Teller, D. Y. (1984). Linking propositions. </w:t>
      </w:r>
      <w:r w:rsidRPr="0058137D">
        <w:rPr>
          <w:i/>
          <w:noProof/>
        </w:rPr>
        <w:t>Vision Res, 24</w:t>
      </w:r>
      <w:r w:rsidRPr="0058137D">
        <w:rPr>
          <w:noProof/>
        </w:rPr>
        <w:t>(10), 1233-1246.</w:t>
      </w:r>
    </w:p>
    <w:p w14:paraId="51D4ED70" w14:textId="77777777" w:rsidR="0058137D" w:rsidRPr="0058137D" w:rsidRDefault="0058137D" w:rsidP="0058137D">
      <w:pPr>
        <w:pStyle w:val="EndNoteBibliography"/>
        <w:ind w:left="720" w:hanging="720"/>
        <w:rPr>
          <w:noProof/>
        </w:rPr>
      </w:pPr>
      <w:r w:rsidRPr="0058137D">
        <w:rPr>
          <w:noProof/>
        </w:rPr>
        <w:t xml:space="preserve">Vrhel, M. J., Gershon, R., &amp; Iwan, L. S. (1994). Measurement and analysis of object reflectance spectra. </w:t>
      </w:r>
      <w:r w:rsidRPr="0058137D">
        <w:rPr>
          <w:i/>
          <w:noProof/>
        </w:rPr>
        <w:t>Color Research &amp; Application, 19</w:t>
      </w:r>
      <w:r w:rsidRPr="0058137D">
        <w:rPr>
          <w:noProof/>
        </w:rPr>
        <w:t>(1), 4-9.</w:t>
      </w:r>
    </w:p>
    <w:p w14:paraId="70785571" w14:textId="77777777" w:rsidR="0058137D" w:rsidRPr="0058137D" w:rsidRDefault="0058137D" w:rsidP="0058137D">
      <w:pPr>
        <w:pStyle w:val="EndNoteBibliography"/>
        <w:ind w:left="720" w:hanging="720"/>
        <w:rPr>
          <w:noProof/>
        </w:rPr>
      </w:pPr>
      <w:r w:rsidRPr="0058137D">
        <w:rPr>
          <w:noProof/>
        </w:rPr>
        <w:t xml:space="preserve">Weiss, D., Witzel, C., &amp; Gegenfurtner, K. (2017). Determinants of colour constancy and the blue bias. </w:t>
      </w:r>
      <w:r w:rsidRPr="0058137D">
        <w:rPr>
          <w:i/>
          <w:noProof/>
        </w:rPr>
        <w:t>i-Perception, 8</w:t>
      </w:r>
      <w:r w:rsidRPr="0058137D">
        <w:rPr>
          <w:noProof/>
        </w:rPr>
        <w:t>(6), 204166951773963.</w:t>
      </w:r>
    </w:p>
    <w:p w14:paraId="723CB25E" w14:textId="77777777" w:rsidR="0058137D" w:rsidRPr="0058137D" w:rsidRDefault="0058137D" w:rsidP="0058137D">
      <w:pPr>
        <w:pStyle w:val="EndNoteBibliography"/>
        <w:ind w:left="720" w:hanging="720"/>
        <w:rPr>
          <w:noProof/>
        </w:rPr>
      </w:pPr>
      <w:r w:rsidRPr="0058137D">
        <w:rPr>
          <w:noProof/>
        </w:rPr>
        <w:t xml:space="preserve">Zhang, X., &amp; Brainard, D. H. (2004). </w:t>
      </w:r>
      <w:r w:rsidRPr="0058137D">
        <w:rPr>
          <w:i/>
          <w:noProof/>
        </w:rPr>
        <w:t>Bayesian color-correction method for non-colorimetric digital image sensors</w:t>
      </w:r>
      <w:r w:rsidRPr="0058137D">
        <w:rPr>
          <w:noProof/>
        </w:rPr>
        <w:t>, Scottsdale, AZ.</w:t>
      </w:r>
    </w:p>
    <w:p w14:paraId="2F67EDFA" w14:textId="5372B2A8"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ainard, David H" w:date="2021-04-20T16:49:00Z" w:initials="BDH">
    <w:p w14:paraId="2C1B30BC" w14:textId="733C03F2" w:rsidR="00165ECC" w:rsidRDefault="00165ECC">
      <w:pPr>
        <w:pStyle w:val="CommentText"/>
      </w:pPr>
      <w:r>
        <w:rPr>
          <w:rStyle w:val="CommentReference"/>
        </w:rPr>
        <w:annotationRef/>
      </w:r>
      <w:r>
        <w:t>Emailed Karl to see if his constancy work with Bloj is published.</w:t>
      </w:r>
    </w:p>
  </w:comment>
  <w:comment w:id="1" w:author="JohannesBurge" w:date="2021-04-26T10:18:00Z" w:initials="JDB">
    <w:p w14:paraId="2D5F774C" w14:textId="45C4B970" w:rsidR="00165ECC" w:rsidRDefault="00165ECC">
      <w:pPr>
        <w:pStyle w:val="CommentText"/>
      </w:pPr>
      <w:r>
        <w:rPr>
          <w:rStyle w:val="CommentReference"/>
        </w:rPr>
        <w:annotationRef/>
      </w:r>
      <w:r>
        <w:t xml:space="preserve">Seems like an incomplete thought… the logic needs to be spelled out more fully… would have written it out myself if I had understood the point sufficiently well… but I didn’t. </w:t>
      </w:r>
    </w:p>
  </w:comment>
  <w:comment w:id="3" w:author="Brainard, David H" w:date="2021-04-20T16:47:00Z" w:initials="BDH">
    <w:p w14:paraId="703824B5" w14:textId="6F44118E" w:rsidR="00165ECC" w:rsidRDefault="00165ECC">
      <w:pPr>
        <w:pStyle w:val="CommentText"/>
      </w:pPr>
      <w:r>
        <w:rPr>
          <w:rStyle w:val="CommentReference"/>
        </w:rPr>
        <w:annotationRef/>
      </w:r>
      <w:r>
        <w:t>Emailed Karl to see if he’s published the illum discrim work that this paper refers to as under review.</w:t>
      </w:r>
    </w:p>
  </w:comment>
  <w:comment w:id="4"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 w:id="7" w:author="Brainard, David H" w:date="2021-04-20T19:39:00Z" w:initials="BDH">
    <w:p w14:paraId="2858B983" w14:textId="52898FCB" w:rsidR="00165ECC" w:rsidRDefault="00165ECC">
      <w:pPr>
        <w:pStyle w:val="CommentText"/>
      </w:pPr>
      <w:r>
        <w:rPr>
          <w:rStyle w:val="CommentReference"/>
        </w:rPr>
        <w:annotationRef/>
      </w:r>
      <w:r>
        <w:t>I removed from the discussion a section on articulation.  As I thought about it, it seemed sufficiently orthogonal to our work that it was not all that helpful.  If someone feels strongly we could put it back and work on it.</w:t>
      </w:r>
    </w:p>
  </w:comment>
  <w:comment w:id="8" w:author="Brainard, David H" w:date="2021-04-20T17:06:00Z" w:initials="BDH">
    <w:p w14:paraId="0A7C57AB" w14:textId="7E69EEA1" w:rsidR="00165ECC" w:rsidRDefault="00165ECC">
      <w:pPr>
        <w:pStyle w:val="CommentText"/>
      </w:pPr>
      <w:r>
        <w:rPr>
          <w:rStyle w:val="CommentReference"/>
        </w:rPr>
        <w:annotationRef/>
      </w:r>
      <w:r>
        <w:t>These might not be the perfect set of references, but they’ll get us started.</w:t>
      </w:r>
    </w:p>
  </w:comment>
  <w:comment w:id="9" w:author="Brainard, David H" w:date="2021-04-20T20:06:00Z" w:initials="BDH">
    <w:p w14:paraId="47DF02D2" w14:textId="6F7FCC51" w:rsidR="00165ECC" w:rsidRDefault="00165ECC">
      <w:pPr>
        <w:pStyle w:val="CommentText"/>
      </w:pPr>
      <w:r>
        <w:rPr>
          <w:rStyle w:val="CommentReference"/>
        </w:rPr>
        <w:annotationRef/>
      </w:r>
      <w:r>
        <w:t>Work on best refs for here.</w:t>
      </w:r>
    </w:p>
  </w:comment>
  <w:comment w:id="10" w:author="JohannesBurge" w:date="2021-04-26T11:17:00Z" w:initials="JDB">
    <w:p w14:paraId="0033580C" w14:textId="39F1C144" w:rsidR="00165ECC" w:rsidRDefault="00165ECC">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 w:id="13" w:author="Brainard, David H" w:date="2021-04-09T08:47:00Z" w:initials="BDH">
    <w:p w14:paraId="2E6517D5" w14:textId="77777777" w:rsidR="00165ECC" w:rsidRDefault="00165ECC">
      <w:pPr>
        <w:pStyle w:val="CommentText"/>
      </w:pPr>
      <w:r>
        <w:rPr>
          <w:rStyle w:val="CommentReference"/>
        </w:rPr>
        <w:annotationRef/>
      </w:r>
      <w:r>
        <w:t>Need to expand this to say where everything is.  I removed references elsewhere in the text, list everything here.</w:t>
      </w:r>
    </w:p>
    <w:p w14:paraId="6079FC40" w14:textId="1717171E" w:rsidR="00165ECC" w:rsidRDefault="00165ECC">
      <w:pPr>
        <w:pStyle w:val="CommentText"/>
      </w:pPr>
      <w:r>
        <w:br/>
        <w:t>Vijay, please expand this to the full 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1B30BC" w15:done="0"/>
  <w15:commentEx w15:paraId="2D5F774C" w15:done="0"/>
  <w15:commentEx w15:paraId="703824B5" w15:done="0"/>
  <w15:commentEx w15:paraId="23EE30C3" w15:done="0"/>
  <w15:commentEx w15:paraId="2858B983" w15:done="0"/>
  <w15:commentEx w15:paraId="0A7C57AB" w15:done="0"/>
  <w15:commentEx w15:paraId="47DF02D2" w15:done="0"/>
  <w15:commentEx w15:paraId="0033580C" w15:done="0"/>
  <w15:commentEx w15:paraId="6079FC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8496" w16cex:dateUtc="2021-04-20T20:49:00Z"/>
  <w16cex:commentExtensible w16cex:durableId="24311207" w16cex:dateUtc="2021-04-26T14:18:00Z"/>
  <w16cex:commentExtensible w16cex:durableId="2429841F" w16cex:dateUtc="2021-04-20T20:47:00Z"/>
  <w16cex:commentExtensible w16cex:durableId="2431153C" w16cex:dateUtc="2021-04-26T14:32:00Z"/>
  <w16cex:commentExtensible w16cex:durableId="2429AC89" w16cex:dateUtc="2021-04-20T23:39:00Z"/>
  <w16cex:commentExtensible w16cex:durableId="24298886" w16cex:dateUtc="2021-04-20T21:06:00Z"/>
  <w16cex:commentExtensible w16cex:durableId="2429B2A8" w16cex:dateUtc="2021-04-21T00:06:00Z"/>
  <w16cex:commentExtensible w16cex:durableId="24311FBF" w16cex:dateUtc="2021-04-26T15:17:00Z"/>
  <w16cex:commentExtensible w16cex:durableId="241A932F" w16cex:dateUtc="2021-04-09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1B30BC" w16cid:durableId="24298496"/>
  <w16cid:commentId w16cid:paraId="2D5F774C" w16cid:durableId="24311207"/>
  <w16cid:commentId w16cid:paraId="703824B5" w16cid:durableId="2429841F"/>
  <w16cid:commentId w16cid:paraId="23EE30C3" w16cid:durableId="2431153C"/>
  <w16cid:commentId w16cid:paraId="2858B983" w16cid:durableId="2429AC89"/>
  <w16cid:commentId w16cid:paraId="0A7C57AB" w16cid:durableId="24298886"/>
  <w16cid:commentId w16cid:paraId="47DF02D2" w16cid:durableId="2429B2A8"/>
  <w16cid:commentId w16cid:paraId="0033580C" w16cid:durableId="24311FBF"/>
  <w16cid:commentId w16cid:paraId="6079FC40" w16cid:durableId="241A93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8FC27" w14:textId="77777777" w:rsidR="00FA3E54" w:rsidRDefault="00FA3E54">
      <w:r>
        <w:separator/>
      </w:r>
    </w:p>
  </w:endnote>
  <w:endnote w:type="continuationSeparator" w:id="0">
    <w:p w14:paraId="24E2CCCE" w14:textId="77777777" w:rsidR="00FA3E54" w:rsidRDefault="00FA3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618D59" w14:textId="77777777" w:rsidR="00FA3E54" w:rsidRDefault="00FA3E54">
      <w:r>
        <w:separator/>
      </w:r>
    </w:p>
  </w:footnote>
  <w:footnote w:type="continuationSeparator" w:id="0">
    <w:p w14:paraId="74A9D730" w14:textId="77777777" w:rsidR="00FA3E54" w:rsidRDefault="00FA3E54">
      <w:r>
        <w:continuationSeparator/>
      </w:r>
    </w:p>
  </w:footnote>
  <w:footnote w:id="1">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82CAF9A4">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C440599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954E7A5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759C4B14">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A46086DA">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ED4064DE">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FAA2CA4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08F26F86">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C20E2366">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Vi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78&lt;/item&gt;&lt;item&gt;229&lt;/item&gt;&lt;item&gt;250&lt;/item&gt;&lt;item&gt;262&lt;/item&gt;&lt;item&gt;273&lt;/item&gt;&lt;item&gt;294&lt;/item&gt;&lt;item&gt;315&lt;/item&gt;&lt;item&gt;329&lt;/item&gt;&lt;item&gt;373&lt;/item&gt;&lt;item&gt;386&lt;/item&gt;&lt;item&gt;391&lt;/item&gt;&lt;item&gt;394&lt;/item&gt;&lt;item&gt;396&lt;/item&gt;&lt;item&gt;409&lt;/item&gt;&lt;item&gt;805&lt;/item&gt;&lt;item&gt;807&lt;/item&gt;&lt;item&gt;808&lt;/item&gt;&lt;item&gt;809&lt;/item&gt;&lt;item&gt;2497&lt;/item&gt;&lt;item&gt;2500&lt;/item&gt;&lt;item&gt;3927&lt;/item&gt;&lt;item&gt;3928&lt;/item&gt;&lt;item&gt;3938&lt;/item&gt;&lt;item&gt;3960&lt;/item&gt;&lt;item&gt;3967&lt;/item&gt;&lt;item&gt;3971&lt;/item&gt;&lt;item&gt;3987&lt;/item&gt;&lt;item&gt;4188&lt;/item&gt;&lt;/record-ids&gt;&lt;/item&gt;&lt;/Libraries&gt;"/>
  </w:docVars>
  <w:rsids>
    <w:rsidRoot w:val="00BA5E45"/>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269A"/>
    <w:rsid w:val="000C2785"/>
    <w:rsid w:val="000C35EE"/>
    <w:rsid w:val="000C39AA"/>
    <w:rsid w:val="000C3EF3"/>
    <w:rsid w:val="000C4096"/>
    <w:rsid w:val="000C412B"/>
    <w:rsid w:val="000C49DC"/>
    <w:rsid w:val="000C5AC2"/>
    <w:rsid w:val="000C5FA7"/>
    <w:rsid w:val="000C6011"/>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317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7334"/>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F1D"/>
    <w:rsid w:val="003031E6"/>
    <w:rsid w:val="00304113"/>
    <w:rsid w:val="00304729"/>
    <w:rsid w:val="003057CC"/>
    <w:rsid w:val="00305A41"/>
    <w:rsid w:val="00306E38"/>
    <w:rsid w:val="003074CB"/>
    <w:rsid w:val="003078D2"/>
    <w:rsid w:val="00307A2E"/>
    <w:rsid w:val="003101D8"/>
    <w:rsid w:val="00310539"/>
    <w:rsid w:val="00310833"/>
    <w:rsid w:val="00315A80"/>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05D2"/>
    <w:rsid w:val="003E17A4"/>
    <w:rsid w:val="003E190A"/>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E43"/>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6883"/>
    <w:rsid w:val="004371AF"/>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8A7"/>
    <w:rsid w:val="005058D4"/>
    <w:rsid w:val="00506DB0"/>
    <w:rsid w:val="00506E5C"/>
    <w:rsid w:val="0051058F"/>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293C"/>
    <w:rsid w:val="00552C79"/>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43A"/>
    <w:rsid w:val="00605FB9"/>
    <w:rsid w:val="0060705E"/>
    <w:rsid w:val="006105AB"/>
    <w:rsid w:val="00610B2B"/>
    <w:rsid w:val="00610EEA"/>
    <w:rsid w:val="00611687"/>
    <w:rsid w:val="006116DF"/>
    <w:rsid w:val="006125FA"/>
    <w:rsid w:val="00612AD8"/>
    <w:rsid w:val="00612C39"/>
    <w:rsid w:val="006131F9"/>
    <w:rsid w:val="0061323C"/>
    <w:rsid w:val="006134B6"/>
    <w:rsid w:val="006137A0"/>
    <w:rsid w:val="00613B6E"/>
    <w:rsid w:val="0061486B"/>
    <w:rsid w:val="006156E9"/>
    <w:rsid w:val="00616A56"/>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D0E20"/>
    <w:rsid w:val="006D10E7"/>
    <w:rsid w:val="006D15EE"/>
    <w:rsid w:val="006D1E63"/>
    <w:rsid w:val="006D1F8F"/>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79C"/>
    <w:rsid w:val="00772AA2"/>
    <w:rsid w:val="00772B46"/>
    <w:rsid w:val="007732EF"/>
    <w:rsid w:val="00773622"/>
    <w:rsid w:val="00773C97"/>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6384"/>
    <w:rsid w:val="007D6DBA"/>
    <w:rsid w:val="007D70B2"/>
    <w:rsid w:val="007D7490"/>
    <w:rsid w:val="007D7D88"/>
    <w:rsid w:val="007E0C0C"/>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8AB"/>
    <w:rsid w:val="008C5E41"/>
    <w:rsid w:val="008C607A"/>
    <w:rsid w:val="008C6256"/>
    <w:rsid w:val="008C668E"/>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3998"/>
    <w:rsid w:val="00943CE8"/>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62F"/>
    <w:rsid w:val="00990853"/>
    <w:rsid w:val="009923C6"/>
    <w:rsid w:val="009926D1"/>
    <w:rsid w:val="00992E17"/>
    <w:rsid w:val="0099360E"/>
    <w:rsid w:val="00993918"/>
    <w:rsid w:val="00993AD2"/>
    <w:rsid w:val="00993E1A"/>
    <w:rsid w:val="00993F3B"/>
    <w:rsid w:val="0099469A"/>
    <w:rsid w:val="00994DC1"/>
    <w:rsid w:val="00994F21"/>
    <w:rsid w:val="009A09A9"/>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BB"/>
    <w:rsid w:val="00B1213C"/>
    <w:rsid w:val="00B12F85"/>
    <w:rsid w:val="00B13578"/>
    <w:rsid w:val="00B1360E"/>
    <w:rsid w:val="00B13FAA"/>
    <w:rsid w:val="00B14620"/>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2807"/>
    <w:rsid w:val="00C23F49"/>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2A36"/>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8BE"/>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6DAF"/>
    <w:rsid w:val="00DA72DE"/>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91E"/>
    <w:rsid w:val="00F74D8D"/>
    <w:rsid w:val="00F75251"/>
    <w:rsid w:val="00F75761"/>
    <w:rsid w:val="00F75F51"/>
    <w:rsid w:val="00F766C2"/>
    <w:rsid w:val="00F7675B"/>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E1A"/>
    <w:rsid w:val="00FA6497"/>
    <w:rsid w:val="00FA68AF"/>
    <w:rsid w:val="00FA78BB"/>
    <w:rsid w:val="00FA7BC0"/>
    <w:rsid w:val="00FA7BC7"/>
    <w:rsid w:val="00FA7D77"/>
    <w:rsid w:val="00FB350B"/>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24</Pages>
  <Words>17713</Words>
  <Characters>100970</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496</cp:revision>
  <cp:lastPrinted>2020-12-07T21:16:00Z</cp:lastPrinted>
  <dcterms:created xsi:type="dcterms:W3CDTF">2021-02-08T04:31:00Z</dcterms:created>
  <dcterms:modified xsi:type="dcterms:W3CDTF">2021-05-0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